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62F39E31"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7-24T10:40:00Z" w16du:dateUtc="2024-07-24T17:40:00Z">
        <w:r w:rsidR="00834561" w:rsidDel="004F2B3A">
          <w:rPr>
            <w:rFonts w:ascii="Times New Roman" w:hAnsi="Times New Roman" w:cs="Times New Roman"/>
            <w:b/>
            <w:sz w:val="32"/>
            <w:lang w:val="en-GB"/>
          </w:rPr>
          <w:delText>-inclusion</w:delText>
        </w:r>
      </w:del>
      <w:ins w:id="1" w:author="Charlotte Devitre" w:date="2024-07-24T10:40:00Z" w16du:dateUtc="2024-07-24T17:40:00Z">
        <w:r w:rsidR="004F2B3A">
          <w:rPr>
            <w:rFonts w:ascii="Times New Roman" w:hAnsi="Times New Roman" w:cs="Times New Roman"/>
            <w:b/>
            <w:sz w:val="32"/>
            <w:lang w:val="en-GB"/>
          </w:rPr>
          <w:t xml:space="preserve"> inclusion</w:t>
        </w:r>
      </w:ins>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1E287B0">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0F99555">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A0084F5">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77065BE6">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74E457B9">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75A92459">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18C5C1D1">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7051363">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7-26T12:07:00Z" w16du:dateUtc="2024-07-26T19:07:00Z">
        <w:r w:rsidR="00BE014B">
          <w:rPr>
            <w:rFonts w:ascii="Times New Roman" w:hAnsi="Times New Roman" w:cs="Times New Roman"/>
            <w:b/>
            <w:color w:val="000000"/>
            <w:sz w:val="24"/>
          </w:rPr>
          <w:t xml:space="preserve"> </w:t>
        </w:r>
        <w:r w:rsidR="00BE014B" w:rsidRPr="00BE014B">
          <w:rPr>
            <w:rFonts w:ascii="Times New Roman" w:hAnsi="Times New Roman" w:cs="Times New Roman"/>
            <w:b/>
            <w:color w:val="000000"/>
            <w:sz w:val="24"/>
            <w:highlight w:val="yellow"/>
            <w:rPrChange w:id="3" w:author="Charlotte Devitre" w:date="2024-07-26T12:08:00Z" w16du:dateUtc="2024-07-26T19:08:00Z">
              <w:rPr>
                <w:rFonts w:ascii="Times New Roman" w:hAnsi="Times New Roman" w:cs="Times New Roman"/>
                <w:b/>
                <w:color w:val="000000"/>
                <w:sz w:val="24"/>
              </w:rPr>
            </w:rPrChange>
          </w:rPr>
          <w:t>(now max 500, prefer 200-300)</w:t>
        </w:r>
      </w:ins>
    </w:p>
    <w:p w14:paraId="0D1EDFC9" w14:textId="29706212"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4" w:name="_Hlk164077167"/>
      <w:r w:rsidRPr="00B90F91">
        <w:rPr>
          <w:rFonts w:ascii="Times New Roman" w:hAnsi="Times New Roman" w:cs="Times New Roman"/>
          <w:color w:val="000000"/>
          <w:sz w:val="24"/>
          <w:lang w:val="en-GB"/>
        </w:rPr>
        <w:t>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w:t>
      </w:r>
      <w:ins w:id="5" w:author="Charlotte Devitre" w:date="2024-07-25T13:26:00Z" w16du:dateUtc="2024-07-25T20:26:00Z">
        <w:r w:rsidR="00521385">
          <w:rPr>
            <w:rFonts w:ascii="Times New Roman" w:hAnsi="Times New Roman" w:cs="Times New Roman"/>
            <w:color w:val="000000"/>
            <w:sz w:val="24"/>
            <w:lang w:val="en-GB"/>
          </w:rPr>
          <w:t xml:space="preserve"> via petrological monitoring methods</w:t>
        </w:r>
      </w:ins>
      <w:r w:rsidRPr="00B90F91">
        <w:rPr>
          <w:rFonts w:ascii="Times New Roman" w:hAnsi="Times New Roman" w:cs="Times New Roman"/>
          <w:color w:val="000000"/>
          <w:sz w:val="24"/>
          <w:lang w:val="en-GB"/>
        </w:rPr>
        <w:t xml:space="preserve"> on timescales relevant to eruption response. </w:t>
      </w:r>
      <w:ins w:id="6" w:author="Charlotte Devitre" w:date="2024-07-26T11:04:00Z" w16du:dateUtc="2024-07-26T18:04:00Z">
        <w:r w:rsidR="00D32207">
          <w:rPr>
            <w:rFonts w:ascii="Times New Roman" w:hAnsi="Times New Roman" w:cs="Times New Roman"/>
            <w:color w:val="000000"/>
            <w:sz w:val="24"/>
            <w:lang w:val="en-GB"/>
          </w:rPr>
          <w:t xml:space="preserve">Fluid inclusion barometry is a well-established </w:t>
        </w:r>
      </w:ins>
      <w:ins w:id="7" w:author="Charlotte Devitre" w:date="2024-07-26T11:06:00Z" w16du:dateUtc="2024-07-26T18:06:00Z">
        <w:r w:rsidR="00D32207">
          <w:rPr>
            <w:rFonts w:ascii="Times New Roman" w:hAnsi="Times New Roman" w:cs="Times New Roman"/>
            <w:color w:val="000000"/>
            <w:sz w:val="24"/>
            <w:lang w:val="en-GB"/>
          </w:rPr>
          <w:t xml:space="preserve">petrological </w:t>
        </w:r>
      </w:ins>
      <w:ins w:id="8" w:author="Charlotte Devitre" w:date="2024-07-26T11:04:00Z" w16du:dateUtc="2024-07-26T18:04:00Z">
        <w:r w:rsidR="00D32207">
          <w:rPr>
            <w:rFonts w:ascii="Times New Roman" w:hAnsi="Times New Roman" w:cs="Times New Roman"/>
            <w:color w:val="000000"/>
            <w:sz w:val="24"/>
            <w:lang w:val="en-GB"/>
          </w:rPr>
          <w:t>method</w:t>
        </w:r>
      </w:ins>
      <w:ins w:id="9" w:author="Charlotte Devitre" w:date="2024-07-26T11:05:00Z" w16du:dateUtc="2024-07-26T18:05:00Z">
        <w:r w:rsidR="00D32207">
          <w:rPr>
            <w:rFonts w:ascii="Times New Roman" w:hAnsi="Times New Roman" w:cs="Times New Roman"/>
            <w:color w:val="000000"/>
            <w:sz w:val="24"/>
            <w:lang w:val="en-GB"/>
          </w:rPr>
          <w:t xml:space="preserve"> to estimate magma storage depths and </w:t>
        </w:r>
      </w:ins>
      <w:ins w:id="10" w:author="Charlotte Devitre" w:date="2024-07-26T11:06:00Z" w16du:dateUtc="2024-07-26T18:06:00Z">
        <w:r w:rsidR="00D32207">
          <w:rPr>
            <w:rFonts w:ascii="Times New Roman" w:hAnsi="Times New Roman" w:cs="Times New Roman"/>
            <w:color w:val="000000"/>
            <w:sz w:val="24"/>
            <w:lang w:val="en-GB"/>
          </w:rPr>
          <w:t xml:space="preserve">is thought to have potential as a monitoring </w:t>
        </w:r>
      </w:ins>
      <w:ins w:id="11" w:author="Charlotte Devitre" w:date="2024-07-26T11:07:00Z" w16du:dateUtc="2024-07-26T18:07:00Z">
        <w:r w:rsidR="00D32207">
          <w:rPr>
            <w:rFonts w:ascii="Times New Roman" w:hAnsi="Times New Roman" w:cs="Times New Roman"/>
            <w:color w:val="000000"/>
            <w:sz w:val="24"/>
            <w:lang w:val="en-GB"/>
          </w:rPr>
          <w:t>tool</w:t>
        </w:r>
      </w:ins>
      <w:ins w:id="12" w:author="Charlotte Devitre" w:date="2024-07-26T11:06:00Z" w16du:dateUtc="2024-07-26T18:06:00Z">
        <w:r w:rsidR="00D32207">
          <w:rPr>
            <w:rFonts w:ascii="Times New Roman" w:hAnsi="Times New Roman" w:cs="Times New Roman"/>
            <w:color w:val="000000"/>
            <w:sz w:val="24"/>
            <w:lang w:val="en-GB"/>
          </w:rPr>
          <w:t xml:space="preserve"> though this has not been formally demonstrated. </w:t>
        </w:r>
      </w:ins>
      <w:r w:rsidRPr="00B90F91">
        <w:rPr>
          <w:rFonts w:ascii="Times New Roman" w:hAnsi="Times New Roman" w:cs="Times New Roman"/>
          <w:color w:val="000000"/>
          <w:sz w:val="24"/>
          <w:lang w:val="en-GB"/>
        </w:rPr>
        <w:t xml:space="preserve">To address this deficiency, we performed a </w:t>
      </w:r>
      <w:ins w:id="13" w:author="Charlotte Devitre" w:date="2024-07-26T11:07:00Z" w16du:dateUtc="2024-07-26T18:07: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del w:id="14"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15"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barometry can robustly determine reservoir depths within a day of receiving samples - a transformative timescale </w:t>
      </w:r>
      <w:del w:id="16" w:author="Charlotte Devitre" w:date="2024-07-26T11:08:00Z" w16du:dateUtc="2024-07-26T18:08:00Z">
        <w:r w:rsidRPr="00B90F91" w:rsidDel="00D32207">
          <w:rPr>
            <w:rFonts w:ascii="Times New Roman" w:hAnsi="Times New Roman" w:cs="Times New Roman"/>
            <w:color w:val="000000"/>
            <w:sz w:val="24"/>
            <w:lang w:val="en-GB"/>
          </w:rPr>
          <w:delText>for decision</w:delText>
        </w:r>
      </w:del>
      <w:del w:id="17" w:author="Charlotte Devitre" w:date="2024-07-24T10:43:00Z" w16du:dateUtc="2024-07-24T17:43:00Z">
        <w:r w:rsidRPr="00B90F91" w:rsidDel="004F2B3A">
          <w:rPr>
            <w:rFonts w:ascii="Times New Roman" w:hAnsi="Times New Roman" w:cs="Times New Roman"/>
            <w:color w:val="000000"/>
            <w:sz w:val="24"/>
            <w:lang w:val="en-GB"/>
          </w:rPr>
          <w:delText xml:space="preserve"> </w:delText>
        </w:r>
      </w:del>
      <w:del w:id="18" w:author="Charlotte Devitre" w:date="2024-07-26T11:08:00Z" w16du:dateUtc="2024-07-26T18:08:00Z">
        <w:r w:rsidRPr="00B90F91" w:rsidDel="00D32207">
          <w:rPr>
            <w:rFonts w:ascii="Times New Roman" w:hAnsi="Times New Roman" w:cs="Times New Roman"/>
            <w:color w:val="000000"/>
            <w:sz w:val="24"/>
            <w:lang w:val="en-GB"/>
          </w:rPr>
          <w:delText xml:space="preserve">making </w:delText>
        </w:r>
      </w:del>
      <w:r w:rsidRPr="00B90F91">
        <w:rPr>
          <w:rFonts w:ascii="Times New Roman" w:hAnsi="Times New Roman" w:cs="Times New Roman"/>
          <w:color w:val="000000"/>
          <w:sz w:val="24"/>
          <w:lang w:val="en-GB"/>
        </w:rPr>
        <w:t xml:space="preserve">that has not previously been achieved by petrological methods. </w:t>
      </w:r>
      <w:ins w:id="19" w:author="Charlotte Devitre" w:date="2024-07-26T11:38:00Z" w16du:dateUtc="2024-07-26T18:38:00Z">
        <w:r w:rsidR="004D4478">
          <w:rPr>
            <w:rFonts w:ascii="Times New Roman" w:hAnsi="Times New Roman" w:cs="Times New Roman"/>
            <w:color w:val="000000"/>
            <w:sz w:val="24"/>
            <w:lang w:val="en-GB"/>
          </w:rPr>
          <w:t>Fluid inclusion barometry has traditionally been limited to deeply stored</w:t>
        </w:r>
      </w:ins>
      <w:ins w:id="20" w:author="Charlotte Devitre" w:date="2024-07-26T11:55:00Z" w16du:dateUtc="2024-07-26T18:55:00Z">
        <w:r w:rsidR="005A6499">
          <w:rPr>
            <w:rFonts w:ascii="Times New Roman" w:hAnsi="Times New Roman" w:cs="Times New Roman"/>
            <w:color w:val="000000"/>
            <w:sz w:val="24"/>
            <w:lang w:val="en-GB"/>
          </w:rPr>
          <w:t xml:space="preserve"> systems</w:t>
        </w:r>
      </w:ins>
      <w:ins w:id="21" w:author="Charlotte Devitre" w:date="2024-07-26T11:42:00Z" w16du:dateUtc="2024-07-26T18:42:00Z">
        <w:r w:rsidR="004D4478">
          <w:rPr>
            <w:rFonts w:ascii="Times New Roman" w:hAnsi="Times New Roman" w:cs="Times New Roman"/>
            <w:color w:val="000000"/>
            <w:sz w:val="24"/>
            <w:lang w:val="en-GB"/>
          </w:rPr>
          <w:t xml:space="preserve"> (e.g., </w:t>
        </w:r>
      </w:ins>
      <w:ins w:id="22" w:author="Charlotte Devitre" w:date="2024-07-26T11:49:00Z" w16du:dateUtc="2024-07-26T18:49:00Z">
        <w:r w:rsidR="005A6499">
          <w:rPr>
            <w:rFonts w:ascii="Times New Roman" w:hAnsi="Times New Roman" w:cs="Times New Roman"/>
            <w:color w:val="000000"/>
            <w:sz w:val="24"/>
            <w:lang w:val="en-GB"/>
          </w:rPr>
          <w:t xml:space="preserve">two-phase </w:t>
        </w:r>
      </w:ins>
      <w:ins w:id="23" w:author="Charlotte Devitre" w:date="2024-07-26T11:50:00Z" w16du:dateUtc="2024-07-26T18:50:00Z">
        <w:r w:rsidR="005A6499">
          <w:rPr>
            <w:rFonts w:ascii="Times New Roman" w:hAnsi="Times New Roman" w:cs="Times New Roman"/>
            <w:color w:val="000000"/>
            <w:sz w:val="24"/>
            <w:lang w:val="en-GB"/>
          </w:rPr>
          <w:t>CO</w:t>
        </w:r>
        <w:r w:rsidR="005A6499" w:rsidRPr="005A6499">
          <w:rPr>
            <w:rFonts w:ascii="Times New Roman" w:hAnsi="Times New Roman" w:cs="Times New Roman"/>
            <w:color w:val="000000"/>
            <w:sz w:val="24"/>
            <w:vertAlign w:val="subscript"/>
            <w:lang w:val="en-GB"/>
            <w:rPrChange w:id="24" w:author="Charlotte Devitre" w:date="2024-07-26T11:50:00Z" w16du:dateUtc="2024-07-26T18:50:00Z">
              <w:rPr>
                <w:rFonts w:ascii="Times New Roman" w:hAnsi="Times New Roman" w:cs="Times New Roman"/>
                <w:color w:val="000000"/>
                <w:sz w:val="24"/>
                <w:lang w:val="en-GB"/>
              </w:rPr>
            </w:rPrChange>
          </w:rPr>
          <w:t>2</w:t>
        </w:r>
        <w:r w:rsidR="005A6499">
          <w:rPr>
            <w:rFonts w:ascii="Times New Roman" w:hAnsi="Times New Roman" w:cs="Times New Roman"/>
            <w:color w:val="000000"/>
            <w:sz w:val="24"/>
            <w:lang w:val="en-GB"/>
          </w:rPr>
          <w:t xml:space="preserve"> </w:t>
        </w:r>
      </w:ins>
      <w:ins w:id="25" w:author="Charlotte Devitre" w:date="2024-07-26T11:49:00Z" w16du:dateUtc="2024-07-26T18:49:00Z">
        <w:r w:rsidR="005A6499">
          <w:rPr>
            <w:rFonts w:ascii="Times New Roman" w:hAnsi="Times New Roman" w:cs="Times New Roman"/>
            <w:color w:val="000000"/>
            <w:sz w:val="24"/>
            <w:lang w:val="en-GB"/>
          </w:rPr>
          <w:t xml:space="preserve">fluid inclusions </w:t>
        </w:r>
      </w:ins>
      <w:ins w:id="26" w:author="Charlotte Devitre" w:date="2024-07-26T11:55:00Z" w16du:dateUtc="2024-07-26T18:55:00Z">
        <w:r w:rsidR="005A6499">
          <w:rPr>
            <w:rFonts w:ascii="Times New Roman" w:hAnsi="Times New Roman" w:cs="Times New Roman"/>
            <w:color w:val="000000"/>
            <w:sz w:val="24"/>
            <w:lang w:val="en-GB"/>
          </w:rPr>
          <w:t>stored at &gt;7 km</w:t>
        </w:r>
      </w:ins>
      <w:ins w:id="27" w:author="Charlotte Devitre" w:date="2024-07-26T11:53:00Z" w16du:dateUtc="2024-07-26T18:53:00Z">
        <w:r w:rsidR="005A6499">
          <w:rPr>
            <w:rFonts w:ascii="Times New Roman" w:hAnsi="Times New Roman" w:cs="Times New Roman"/>
            <w:color w:val="000000"/>
            <w:sz w:val="24"/>
            <w:lang w:val="en-GB"/>
          </w:rPr>
          <w:t>)</w:t>
        </w:r>
      </w:ins>
      <w:ins w:id="28" w:author="Charlotte Devitre" w:date="2024-07-26T11:54:00Z" w16du:dateUtc="2024-07-26T18:54:00Z">
        <w:r w:rsidR="005A6499">
          <w:rPr>
            <w:rFonts w:ascii="Times New Roman" w:hAnsi="Times New Roman" w:cs="Times New Roman"/>
            <w:color w:val="000000"/>
            <w:sz w:val="24"/>
            <w:lang w:val="en-GB"/>
          </w:rPr>
          <w:t xml:space="preserve"> systems </w:t>
        </w:r>
      </w:ins>
      <w:ins w:id="29" w:author="Charlotte Devitre" w:date="2024-07-26T11:38:00Z" w16du:dateUtc="2024-07-26T18:38:00Z">
        <w:r w:rsidR="004D4478">
          <w:rPr>
            <w:rFonts w:ascii="Times New Roman" w:hAnsi="Times New Roman" w:cs="Times New Roman"/>
            <w:color w:val="000000"/>
            <w:sz w:val="24"/>
            <w:lang w:val="en-GB"/>
          </w:rPr>
          <w:t xml:space="preserve">where </w:t>
        </w:r>
      </w:ins>
      <w:ins w:id="30" w:author="Charlotte Devitre" w:date="2024-07-26T12:04:00Z" w16du:dateUtc="2024-07-26T19:04:00Z">
        <w:r w:rsidR="00BE014B">
          <w:rPr>
            <w:rFonts w:ascii="Times New Roman" w:hAnsi="Times New Roman" w:cs="Times New Roman"/>
            <w:color w:val="000000"/>
            <w:sz w:val="24"/>
            <w:lang w:val="en-GB"/>
          </w:rPr>
          <w:t xml:space="preserve">a maximum </w:t>
        </w:r>
      </w:ins>
      <w:ins w:id="31" w:author="Charlotte Devitre" w:date="2024-07-26T12:03:00Z" w16du:dateUtc="2024-07-26T19:03:00Z">
        <w:r w:rsidR="00BE014B">
          <w:rPr>
            <w:rFonts w:ascii="Times New Roman" w:hAnsi="Times New Roman" w:cs="Times New Roman"/>
            <w:color w:val="000000"/>
            <w:sz w:val="24"/>
            <w:lang w:val="en-GB"/>
          </w:rPr>
          <w:t xml:space="preserve">fraction of </w:t>
        </w:r>
        <w:r w:rsidR="00BE014B">
          <w:rPr>
            <w:rFonts w:ascii="Times New Roman" w:hAnsi="Times New Roman" w:cs="Times New Roman"/>
            <w:color w:val="000000"/>
            <w:sz w:val="24"/>
            <w:lang w:val="en-GB"/>
          </w:rPr>
          <w:t>H</w:t>
        </w:r>
        <w:r w:rsidR="00BE014B" w:rsidRPr="00B13090">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O</w:t>
        </w:r>
        <w:r w:rsidR="00BE014B">
          <w:rPr>
            <w:rFonts w:ascii="Times New Roman" w:hAnsi="Times New Roman" w:cs="Times New Roman"/>
            <w:color w:val="000000"/>
            <w:sz w:val="24"/>
            <w:lang w:val="en-GB"/>
          </w:rPr>
          <w:t xml:space="preserve"> in the </w:t>
        </w:r>
      </w:ins>
      <w:ins w:id="32" w:author="Charlotte Devitre" w:date="2024-07-26T11:39:00Z" w16du:dateUtc="2024-07-26T18:39:00Z">
        <w:r w:rsidR="004D4478">
          <w:rPr>
            <w:rFonts w:ascii="Times New Roman" w:hAnsi="Times New Roman" w:cs="Times New Roman"/>
            <w:color w:val="000000"/>
            <w:sz w:val="24"/>
            <w:lang w:val="en-GB"/>
          </w:rPr>
          <w:t>exsolved fluid</w:t>
        </w:r>
      </w:ins>
      <w:ins w:id="33" w:author="Charlotte Devitre" w:date="2024-07-26T12:04:00Z" w16du:dateUtc="2024-07-26T19:04:00Z">
        <w:r w:rsidR="00BE014B">
          <w:rPr>
            <w:rFonts w:ascii="Times New Roman" w:hAnsi="Times New Roman" w:cs="Times New Roman"/>
            <w:color w:val="000000"/>
            <w:sz w:val="24"/>
            <w:lang w:val="en-GB"/>
          </w:rPr>
          <w:t xml:space="preserve"> (XH</w:t>
        </w:r>
        <w:r w:rsidR="00BE014B" w:rsidRPr="00BE014B">
          <w:rPr>
            <w:rFonts w:ascii="Times New Roman" w:hAnsi="Times New Roman" w:cs="Times New Roman"/>
            <w:color w:val="000000"/>
            <w:sz w:val="24"/>
            <w:vertAlign w:val="subscript"/>
            <w:lang w:val="en-GB"/>
            <w:rPrChange w:id="34" w:author="Charlotte Devitre" w:date="2024-07-26T12:04:00Z" w16du:dateUtc="2024-07-26T19:04: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O)</w:t>
        </w:r>
      </w:ins>
      <w:ins w:id="35" w:author="Charlotte Devitre" w:date="2024-07-26T11:39:00Z" w16du:dateUtc="2024-07-26T18:39:00Z">
        <w:r w:rsidR="004D4478">
          <w:rPr>
            <w:rFonts w:ascii="Times New Roman" w:hAnsi="Times New Roman" w:cs="Times New Roman"/>
            <w:color w:val="000000"/>
            <w:sz w:val="24"/>
            <w:lang w:val="en-GB"/>
          </w:rPr>
          <w:t xml:space="preserve"> </w:t>
        </w:r>
      </w:ins>
      <w:ins w:id="36" w:author="Charlotte Devitre" w:date="2024-07-26T12:04:00Z" w16du:dateUtc="2024-07-26T19:04:00Z">
        <w:r w:rsidR="00BE014B">
          <w:rPr>
            <w:rFonts w:ascii="Times New Roman" w:hAnsi="Times New Roman" w:cs="Times New Roman"/>
            <w:color w:val="000000"/>
            <w:sz w:val="24"/>
            <w:lang w:val="en-GB"/>
          </w:rPr>
          <w:t xml:space="preserve">can be safely assumed </w:t>
        </w:r>
      </w:ins>
      <w:ins w:id="37" w:author="Charlotte Devitre" w:date="2024-07-26T12:05:00Z" w16du:dateUtc="2024-07-26T19:05:00Z">
        <w:r w:rsidR="00BE014B">
          <w:rPr>
            <w:rFonts w:ascii="Times New Roman" w:hAnsi="Times New Roman" w:cs="Times New Roman"/>
            <w:color w:val="000000"/>
            <w:sz w:val="24"/>
            <w:lang w:val="en-GB"/>
          </w:rPr>
          <w:t>at</w:t>
        </w:r>
      </w:ins>
      <w:ins w:id="38" w:author="Charlotte Devitre" w:date="2024-07-26T12:04:00Z" w16du:dateUtc="2024-07-26T19:04:00Z">
        <w:r w:rsidR="00BE014B">
          <w:rPr>
            <w:rFonts w:ascii="Times New Roman" w:hAnsi="Times New Roman" w:cs="Times New Roman"/>
            <w:color w:val="000000"/>
            <w:sz w:val="24"/>
            <w:lang w:val="en-GB"/>
          </w:rPr>
          <w:t xml:space="preserve"> </w:t>
        </w:r>
      </w:ins>
      <w:ins w:id="39" w:author="Charlotte Devitre" w:date="2024-07-26T11:39:00Z" w16du:dateUtc="2024-07-26T18:39:00Z">
        <w:r w:rsidR="004D4478">
          <w:rPr>
            <w:rFonts w:ascii="Times New Roman" w:hAnsi="Times New Roman" w:cs="Times New Roman"/>
            <w:color w:val="000000"/>
            <w:sz w:val="24"/>
            <w:lang w:val="en-GB"/>
          </w:rPr>
          <w:t xml:space="preserve">10 mol% </w:t>
        </w:r>
      </w:ins>
      <w:ins w:id="40" w:author="Charlotte Devitre" w:date="2024-07-26T11:40:00Z" w16du:dateUtc="2024-07-26T18:40:00Z">
        <w:r w:rsidR="004D4478">
          <w:rPr>
            <w:rFonts w:ascii="Times New Roman" w:hAnsi="Times New Roman" w:cs="Times New Roman"/>
            <w:color w:val="000000"/>
            <w:sz w:val="24"/>
            <w:lang w:val="en-GB"/>
          </w:rPr>
          <w:t xml:space="preserve">and </w:t>
        </w:r>
      </w:ins>
      <w:ins w:id="41" w:author="Charlotte Devitre" w:date="2024-07-26T11:55:00Z" w16du:dateUtc="2024-07-26T18:55:00Z">
        <w:r w:rsidR="005A6499">
          <w:rPr>
            <w:rFonts w:ascii="Times New Roman" w:hAnsi="Times New Roman" w:cs="Times New Roman"/>
            <w:color w:val="000000"/>
            <w:sz w:val="24"/>
            <w:lang w:val="en-GB"/>
          </w:rPr>
          <w:t>micro</w:t>
        </w:r>
      </w:ins>
      <w:ins w:id="42" w:author="Charlotte Devitre" w:date="2024-07-26T11:56:00Z" w16du:dateUtc="2024-07-26T18:56:00Z">
        <w:r w:rsidR="005A6499">
          <w:rPr>
            <w:rFonts w:ascii="Times New Roman" w:hAnsi="Times New Roman" w:cs="Times New Roman"/>
            <w:color w:val="000000"/>
            <w:sz w:val="24"/>
            <w:lang w:val="en-GB"/>
          </w:rPr>
          <w:t>-</w:t>
        </w:r>
      </w:ins>
      <w:ins w:id="43" w:author="Charlotte Devitre" w:date="2024-07-26T11:55:00Z" w16du:dateUtc="2024-07-26T18:55:00Z">
        <w:r w:rsidR="005A6499">
          <w:rPr>
            <w:rFonts w:ascii="Times New Roman" w:hAnsi="Times New Roman" w:cs="Times New Roman"/>
            <w:color w:val="000000"/>
            <w:sz w:val="24"/>
            <w:lang w:val="en-GB"/>
          </w:rPr>
          <w:t xml:space="preserve">thermometric </w:t>
        </w:r>
      </w:ins>
      <w:ins w:id="44" w:author="Charlotte Devitre" w:date="2024-07-26T11:40:00Z" w16du:dateUtc="2024-07-26T18:40:00Z">
        <w:r w:rsidR="004D4478">
          <w:rPr>
            <w:rFonts w:ascii="Times New Roman" w:hAnsi="Times New Roman" w:cs="Times New Roman"/>
            <w:color w:val="000000"/>
            <w:sz w:val="24"/>
            <w:lang w:val="en-GB"/>
          </w:rPr>
          <w:t xml:space="preserve">measurements of </w:t>
        </w:r>
      </w:ins>
      <w:ins w:id="45" w:author="Charlotte Devitre" w:date="2024-07-26T11:41:00Z" w16du:dateUtc="2024-07-26T18:41:00Z">
        <w:r w:rsidR="004D4478">
          <w:rPr>
            <w:rFonts w:ascii="Times New Roman" w:hAnsi="Times New Roman" w:cs="Times New Roman"/>
            <w:color w:val="000000"/>
            <w:sz w:val="24"/>
            <w:lang w:val="en-GB"/>
          </w:rPr>
          <w:t>CO</w:t>
        </w:r>
        <w:r w:rsidR="004D4478" w:rsidRPr="005A6499">
          <w:rPr>
            <w:rFonts w:ascii="Times New Roman" w:hAnsi="Times New Roman" w:cs="Times New Roman"/>
            <w:color w:val="000000"/>
            <w:sz w:val="24"/>
            <w:vertAlign w:val="subscript"/>
            <w:lang w:val="en-GB"/>
            <w:rPrChange w:id="46" w:author="Charlotte Devitre" w:date="2024-07-26T11:54:00Z" w16du:dateUtc="2024-07-26T18:54:00Z">
              <w:rPr>
                <w:rFonts w:ascii="Times New Roman" w:hAnsi="Times New Roman" w:cs="Times New Roman"/>
                <w:color w:val="000000"/>
                <w:sz w:val="24"/>
                <w:lang w:val="en-GB"/>
              </w:rPr>
            </w:rPrChange>
          </w:rPr>
          <w:t xml:space="preserve">2 </w:t>
        </w:r>
        <w:r w:rsidR="004D4478">
          <w:rPr>
            <w:rFonts w:ascii="Times New Roman" w:hAnsi="Times New Roman" w:cs="Times New Roman"/>
            <w:color w:val="000000"/>
            <w:sz w:val="24"/>
            <w:lang w:val="en-GB"/>
          </w:rPr>
          <w:t>density</w:t>
        </w:r>
      </w:ins>
      <w:ins w:id="47" w:author="Charlotte Devitre" w:date="2024-07-26T11:54:00Z" w16du:dateUtc="2024-07-26T18:54:00Z">
        <w:r w:rsidR="005A6499">
          <w:rPr>
            <w:rFonts w:ascii="Times New Roman" w:hAnsi="Times New Roman" w:cs="Times New Roman"/>
            <w:color w:val="000000"/>
            <w:sz w:val="24"/>
            <w:lang w:val="en-GB"/>
          </w:rPr>
          <w:t xml:space="preserve"> </w:t>
        </w:r>
      </w:ins>
      <w:ins w:id="48" w:author="Charlotte Devitre" w:date="2024-07-26T11:41:00Z" w16du:dateUtc="2024-07-26T18:41:00Z">
        <w:r w:rsidR="004D4478">
          <w:rPr>
            <w:rFonts w:ascii="Times New Roman" w:hAnsi="Times New Roman" w:cs="Times New Roman"/>
            <w:color w:val="000000"/>
            <w:sz w:val="24"/>
            <w:lang w:val="en-GB"/>
          </w:rPr>
          <w:t>are easy</w:t>
        </w:r>
      </w:ins>
      <w:ins w:id="49" w:author="Charlotte Devitre" w:date="2024-07-26T12:05:00Z" w16du:dateUtc="2024-07-26T19:05:00Z">
        <w:r w:rsidR="00BE014B">
          <w:rPr>
            <w:rFonts w:ascii="Times New Roman" w:hAnsi="Times New Roman" w:cs="Times New Roman"/>
            <w:color w:val="000000"/>
            <w:sz w:val="24"/>
            <w:lang w:val="en-GB"/>
          </w:rPr>
          <w:t xml:space="preserve"> and accurate</w:t>
        </w:r>
      </w:ins>
      <w:ins w:id="50" w:author="Charlotte Devitre" w:date="2024-07-26T11:41:00Z" w16du:dateUtc="2024-07-26T18:41:00Z">
        <w:r w:rsidR="004D4478">
          <w:rPr>
            <w:rFonts w:ascii="Times New Roman" w:hAnsi="Times New Roman" w:cs="Times New Roman"/>
            <w:color w:val="000000"/>
            <w:sz w:val="24"/>
            <w:lang w:val="en-GB"/>
          </w:rPr>
          <w:t xml:space="preserve"> (&gt;</w:t>
        </w:r>
      </w:ins>
      <w:ins w:id="51" w:author="Charlotte Devitre" w:date="2024-07-26T11:54:00Z" w16du:dateUtc="2024-07-26T18:54:00Z">
        <w:r w:rsidR="005A6499">
          <w:rPr>
            <w:rFonts w:ascii="Times New Roman" w:hAnsi="Times New Roman" w:cs="Times New Roman"/>
            <w:color w:val="000000"/>
            <w:sz w:val="24"/>
            <w:lang w:val="en-GB"/>
          </w:rPr>
          <w:t xml:space="preserve">~ </w:t>
        </w:r>
      </w:ins>
      <w:ins w:id="52" w:author="Charlotte Devitre" w:date="2024-07-26T11:41:00Z" w16du:dateUtc="2024-07-26T18:41:00Z">
        <w:r w:rsidR="004D4478">
          <w:rPr>
            <w:rFonts w:ascii="Times New Roman" w:hAnsi="Times New Roman" w:cs="Times New Roman"/>
            <w:color w:val="000000"/>
            <w:sz w:val="24"/>
            <w:lang w:val="en-GB"/>
          </w:rPr>
          <w:t>0.</w:t>
        </w:r>
      </w:ins>
      <w:ins w:id="53" w:author="Charlotte Devitre" w:date="2024-07-26T11:54:00Z" w16du:dateUtc="2024-07-26T18:54:00Z">
        <w:r w:rsidR="005A6499">
          <w:rPr>
            <w:rFonts w:ascii="Times New Roman" w:hAnsi="Times New Roman" w:cs="Times New Roman"/>
            <w:color w:val="000000"/>
            <w:sz w:val="24"/>
            <w:lang w:val="en-GB"/>
          </w:rPr>
          <w:t>4</w:t>
        </w:r>
      </w:ins>
      <w:ins w:id="54" w:author="Charlotte Devitre" w:date="2024-07-26T11:41:00Z" w16du:dateUtc="2024-07-26T18:41:00Z">
        <w:r w:rsidR="004D4478">
          <w:rPr>
            <w:rFonts w:ascii="Times New Roman" w:hAnsi="Times New Roman" w:cs="Times New Roman"/>
            <w:color w:val="000000"/>
            <w:sz w:val="24"/>
            <w:lang w:val="en-GB"/>
          </w:rPr>
          <w:t xml:space="preserve"> g/cm</w:t>
        </w:r>
        <w:r w:rsidR="004D4478" w:rsidRPr="005A6499">
          <w:rPr>
            <w:rFonts w:ascii="Times New Roman" w:hAnsi="Times New Roman" w:cs="Times New Roman"/>
            <w:color w:val="000000"/>
            <w:sz w:val="24"/>
            <w:vertAlign w:val="superscript"/>
            <w:lang w:val="en-GB"/>
            <w:rPrChange w:id="55" w:author="Charlotte Devitre" w:date="2024-07-26T11:54:00Z" w16du:dateUtc="2024-07-26T18:54:00Z">
              <w:rPr>
                <w:rFonts w:ascii="Times New Roman" w:hAnsi="Times New Roman" w:cs="Times New Roman"/>
                <w:color w:val="000000"/>
                <w:sz w:val="24"/>
                <w:lang w:val="en-GB"/>
              </w:rPr>
            </w:rPrChange>
          </w:rPr>
          <w:t>3</w:t>
        </w:r>
        <w:r w:rsidR="004D4478">
          <w:rPr>
            <w:rFonts w:ascii="Times New Roman" w:hAnsi="Times New Roman" w:cs="Times New Roman"/>
            <w:color w:val="000000"/>
            <w:sz w:val="24"/>
            <w:lang w:val="en-GB"/>
          </w:rPr>
          <w:t>)</w:t>
        </w:r>
      </w:ins>
      <w:ins w:id="56" w:author="Charlotte Devitre" w:date="2024-07-26T11:54:00Z" w16du:dateUtc="2024-07-26T18:54:00Z">
        <w:r w:rsidR="005A6499">
          <w:rPr>
            <w:rFonts w:ascii="Times New Roman" w:hAnsi="Times New Roman" w:cs="Times New Roman"/>
            <w:color w:val="000000"/>
            <w:sz w:val="24"/>
            <w:lang w:val="en-GB"/>
          </w:rPr>
          <w:t>.</w:t>
        </w:r>
      </w:ins>
      <w:ins w:id="57" w:author="Charlotte Devitre" w:date="2024-07-26T11:40:00Z" w16du:dateUtc="2024-07-26T18:40:00Z">
        <w:r w:rsidR="004D4478">
          <w:rPr>
            <w:rFonts w:ascii="Times New Roman" w:hAnsi="Times New Roman" w:cs="Times New Roman"/>
            <w:color w:val="000000"/>
            <w:sz w:val="24"/>
            <w:lang w:val="en-GB"/>
          </w:rPr>
          <w:t xml:space="preserve"> </w:t>
        </w:r>
      </w:ins>
      <w:ins w:id="58" w:author="Charlotte Devitre" w:date="2024-07-26T11:59:00Z" w16du:dateUtc="2024-07-26T18:59:00Z">
        <w:r w:rsidR="00BE014B">
          <w:rPr>
            <w:rFonts w:ascii="Times New Roman" w:hAnsi="Times New Roman" w:cs="Times New Roman"/>
            <w:color w:val="000000"/>
            <w:sz w:val="24"/>
            <w:lang w:val="en-GB"/>
          </w:rPr>
          <w:t>Improvements on the accurac</w:t>
        </w:r>
      </w:ins>
      <w:ins w:id="59" w:author="Charlotte Devitre" w:date="2024-07-26T12:00:00Z" w16du:dateUtc="2024-07-26T19:00:00Z">
        <w:r w:rsidR="00BE014B">
          <w:rPr>
            <w:rFonts w:ascii="Times New Roman" w:hAnsi="Times New Roman" w:cs="Times New Roman"/>
            <w:color w:val="000000"/>
            <w:sz w:val="24"/>
            <w:lang w:val="en-GB"/>
          </w:rPr>
          <w:t xml:space="preserve">y of </w:t>
        </w:r>
      </w:ins>
      <w:ins w:id="60" w:author="Charlotte Devitre" w:date="2024-07-26T12:05:00Z" w16du:dateUtc="2024-07-26T19:05:00Z">
        <w:r w:rsidR="00BE014B">
          <w:rPr>
            <w:rFonts w:ascii="Times New Roman" w:hAnsi="Times New Roman" w:cs="Times New Roman"/>
            <w:color w:val="000000"/>
            <w:sz w:val="24"/>
            <w:lang w:val="en-GB"/>
          </w:rPr>
          <w:t xml:space="preserve">Raman spectroscopy measurements </w:t>
        </w:r>
        <w:r w:rsidR="00BE014B">
          <w:rPr>
            <w:rFonts w:ascii="Times New Roman" w:hAnsi="Times New Roman" w:cs="Times New Roman"/>
            <w:color w:val="000000"/>
            <w:sz w:val="24"/>
            <w:lang w:val="en-GB"/>
          </w:rPr>
          <w:t xml:space="preserve">of </w:t>
        </w:r>
      </w:ins>
      <w:ins w:id="61" w:author="Charlotte Devitre" w:date="2024-07-26T12:00:00Z" w16du:dateUtc="2024-07-26T19:00:00Z">
        <w:r w:rsidR="00BE014B">
          <w:rPr>
            <w:rFonts w:ascii="Times New Roman" w:hAnsi="Times New Roman" w:cs="Times New Roman"/>
            <w:color w:val="000000"/>
            <w:sz w:val="24"/>
            <w:lang w:val="en-GB"/>
          </w:rPr>
          <w:t>low</w:t>
        </w:r>
      </w:ins>
      <w:ins w:id="62" w:author="Charlotte Devitre" w:date="2024-07-26T11:58:00Z" w16du:dateUtc="2024-07-26T18:58:00Z">
        <w:r w:rsidR="00BE014B">
          <w:rPr>
            <w:rFonts w:ascii="Times New Roman" w:hAnsi="Times New Roman" w:cs="Times New Roman"/>
            <w:color w:val="000000"/>
            <w:sz w:val="24"/>
            <w:lang w:val="en-GB"/>
          </w:rPr>
          <w:t xml:space="preserve"> CO</w:t>
        </w:r>
        <w:r w:rsidR="00BE014B" w:rsidRPr="00BE014B">
          <w:rPr>
            <w:rFonts w:ascii="Times New Roman" w:hAnsi="Times New Roman" w:cs="Times New Roman"/>
            <w:color w:val="000000"/>
            <w:sz w:val="24"/>
            <w:vertAlign w:val="subscript"/>
            <w:lang w:val="en-GB"/>
            <w:rPrChange w:id="63" w:author="Charlotte Devitre" w:date="2024-07-26T11:58:00Z" w16du:dateUtc="2024-07-26T18:58: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 xml:space="preserve"> density</w:t>
        </w:r>
      </w:ins>
      <w:ins w:id="64" w:author="Charlotte Devitre" w:date="2024-07-26T12:00:00Z" w16du:dateUtc="2024-07-26T19:00:00Z">
        <w:r w:rsidR="00BE014B">
          <w:rPr>
            <w:rFonts w:ascii="Times New Roman" w:hAnsi="Times New Roman" w:cs="Times New Roman"/>
            <w:color w:val="000000"/>
            <w:sz w:val="24"/>
            <w:lang w:val="en-GB"/>
          </w:rPr>
          <w:t xml:space="preserve"> </w:t>
        </w:r>
      </w:ins>
      <w:ins w:id="65" w:author="Charlotte Devitre" w:date="2024-07-26T11:58:00Z" w16du:dateUtc="2024-07-26T18:58:00Z">
        <w:r w:rsidR="00BE014B">
          <w:rPr>
            <w:rFonts w:ascii="Times New Roman" w:hAnsi="Times New Roman" w:cs="Times New Roman"/>
            <w:color w:val="000000"/>
            <w:sz w:val="24"/>
            <w:lang w:val="en-GB"/>
          </w:rPr>
          <w:t>ove</w:t>
        </w:r>
      </w:ins>
      <w:ins w:id="66" w:author="Charlotte Devitre" w:date="2024-07-26T11:59:00Z" w16du:dateUtc="2024-07-26T18:59:00Z">
        <w:r w:rsidR="00BE014B">
          <w:rPr>
            <w:rFonts w:ascii="Times New Roman" w:hAnsi="Times New Roman" w:cs="Times New Roman"/>
            <w:color w:val="000000"/>
            <w:sz w:val="24"/>
            <w:lang w:val="en-GB"/>
          </w:rPr>
          <w:t xml:space="preserve">r the past couple of decades </w:t>
        </w:r>
      </w:ins>
      <w:ins w:id="67" w:author="Charlotte Devitre" w:date="2024-07-26T11:58:00Z" w16du:dateUtc="2024-07-26T18:58:00Z">
        <w:r w:rsidR="00BE014B">
          <w:rPr>
            <w:rFonts w:ascii="Times New Roman" w:hAnsi="Times New Roman" w:cs="Times New Roman"/>
            <w:color w:val="000000"/>
            <w:sz w:val="24"/>
            <w:lang w:val="en-GB"/>
          </w:rPr>
          <w:t>has enabled</w:t>
        </w:r>
      </w:ins>
      <w:ins w:id="68" w:author="Charlotte Devitre" w:date="2024-07-26T11:59:00Z" w16du:dateUtc="2024-07-26T18:59:00Z">
        <w:r w:rsidR="00BE014B">
          <w:rPr>
            <w:rFonts w:ascii="Times New Roman" w:hAnsi="Times New Roman" w:cs="Times New Roman"/>
            <w:color w:val="000000"/>
            <w:sz w:val="24"/>
            <w:lang w:val="en-GB"/>
          </w:rPr>
          <w:t xml:space="preserve"> access to more shallow storage systems</w:t>
        </w:r>
      </w:ins>
      <w:ins w:id="69" w:author="Charlotte Devitre" w:date="2024-07-26T12:00:00Z" w16du:dateUtc="2024-07-26T19:00:00Z">
        <w:r w:rsidR="00BE014B">
          <w:rPr>
            <w:rFonts w:ascii="Times New Roman" w:hAnsi="Times New Roman" w:cs="Times New Roman"/>
            <w:color w:val="000000"/>
            <w:sz w:val="24"/>
            <w:lang w:val="en-GB"/>
          </w:rPr>
          <w:t>, though in such systems the fraction of H</w:t>
        </w:r>
        <w:r w:rsidR="00BE014B" w:rsidRPr="00BE014B">
          <w:rPr>
            <w:rFonts w:ascii="Times New Roman" w:hAnsi="Times New Roman" w:cs="Times New Roman"/>
            <w:color w:val="000000"/>
            <w:sz w:val="24"/>
            <w:vertAlign w:val="subscript"/>
            <w:lang w:val="en-GB"/>
            <w:rPrChange w:id="70" w:author="Charlotte Devitre" w:date="2024-07-26T12:01:00Z" w16du:dateUtc="2024-07-26T19:01:00Z">
              <w:rPr>
                <w:rFonts w:ascii="Times New Roman" w:hAnsi="Times New Roman" w:cs="Times New Roman"/>
                <w:color w:val="000000"/>
                <w:sz w:val="24"/>
                <w:lang w:val="en-GB"/>
              </w:rPr>
            </w:rPrChange>
          </w:rPr>
          <w:t>2</w:t>
        </w:r>
      </w:ins>
      <w:ins w:id="71" w:author="Charlotte Devitre" w:date="2024-07-26T12:01:00Z" w16du:dateUtc="2024-07-26T19:01:00Z">
        <w:r w:rsidR="00BE014B">
          <w:rPr>
            <w:rFonts w:ascii="Times New Roman" w:hAnsi="Times New Roman" w:cs="Times New Roman"/>
            <w:color w:val="000000"/>
            <w:sz w:val="24"/>
            <w:lang w:val="en-GB"/>
          </w:rPr>
          <w:t xml:space="preserve">O in the fluid may be too high to conduct reliable </w:t>
        </w:r>
      </w:ins>
      <w:ins w:id="72" w:author="Charlotte Devitre" w:date="2024-07-26T12:02:00Z" w16du:dateUtc="2024-07-26T19:02:00Z">
        <w:r w:rsidR="00BE014B">
          <w:rPr>
            <w:rFonts w:ascii="Times New Roman" w:hAnsi="Times New Roman" w:cs="Times New Roman"/>
            <w:color w:val="000000"/>
            <w:sz w:val="24"/>
            <w:lang w:val="en-GB"/>
          </w:rPr>
          <w:t>measurements</w:t>
        </w:r>
      </w:ins>
      <w:ins w:id="73" w:author="Charlotte Devitre" w:date="2024-07-26T12:01:00Z" w16du:dateUtc="2024-07-26T19:01:00Z">
        <w:r w:rsidR="00BE014B">
          <w:rPr>
            <w:rFonts w:ascii="Times New Roman" w:hAnsi="Times New Roman" w:cs="Times New Roman"/>
            <w:color w:val="000000"/>
            <w:sz w:val="24"/>
            <w:lang w:val="en-GB"/>
          </w:rPr>
          <w:t>.</w:t>
        </w:r>
      </w:ins>
      <w:ins w:id="74" w:author="Charlotte Devitre" w:date="2024-07-26T11:58:00Z" w16du:dateUtc="2024-07-26T18:58:00Z">
        <w:r w:rsidR="00BE014B">
          <w:rPr>
            <w:rFonts w:ascii="Times New Roman" w:hAnsi="Times New Roman" w:cs="Times New Roman"/>
            <w:color w:val="000000"/>
            <w:sz w:val="24"/>
            <w:lang w:val="en-GB"/>
          </w:rPr>
          <w:t xml:space="preserve"> </w:t>
        </w:r>
      </w:ins>
      <w:del w:id="75" w:author="Charlotte Devitre" w:date="2024-07-26T12:01:00Z" w16du:dateUtc="2024-07-26T19:01:00Z">
        <w:r w:rsidRPr="00B90F91" w:rsidDel="00BE014B">
          <w:rPr>
            <w:rFonts w:ascii="Times New Roman" w:hAnsi="Times New Roman" w:cs="Times New Roman"/>
            <w:color w:val="000000"/>
            <w:sz w:val="24"/>
            <w:lang w:val="en-GB"/>
          </w:rPr>
          <w:delText>Additionally</w:delText>
        </w:r>
      </w:del>
      <w:ins w:id="76" w:author="Charlotte Devitre" w:date="2024-07-26T12:01:00Z" w16du:dateUtc="2024-07-26T19:01:00Z">
        <w:r w:rsidR="00BE014B">
          <w:rPr>
            <w:rFonts w:ascii="Times New Roman" w:hAnsi="Times New Roman" w:cs="Times New Roman"/>
            <w:color w:val="000000"/>
            <w:sz w:val="24"/>
            <w:lang w:val="en-GB"/>
          </w:rPr>
          <w:t xml:space="preserve">To test the </w:t>
        </w:r>
      </w:ins>
      <w:ins w:id="77" w:author="Charlotte Devitre" w:date="2024-07-26T12:02:00Z" w16du:dateUtc="2024-07-26T19:02:00Z">
        <w:r w:rsidR="00BE014B">
          <w:rPr>
            <w:rFonts w:ascii="Times New Roman" w:hAnsi="Times New Roman" w:cs="Times New Roman"/>
            <w:color w:val="000000"/>
            <w:sz w:val="24"/>
            <w:lang w:val="en-GB"/>
          </w:rPr>
          <w:t>global applicability of rapid response fluid inclusion barometry</w:t>
        </w:r>
      </w:ins>
      <w:r w:rsidRPr="00B90F91">
        <w:rPr>
          <w:rFonts w:ascii="Times New Roman" w:hAnsi="Times New Roman" w:cs="Times New Roman"/>
          <w:color w:val="000000"/>
          <w:sz w:val="24"/>
          <w:lang w:val="en-GB"/>
        </w:rPr>
        <w:t xml:space="preserve">, </w:t>
      </w:r>
      <w:del w:id="78" w:author="Charlotte Devitre" w:date="2024-07-26T10:58:00Z" w16du:dateUtc="2024-07-26T17:58:00Z">
        <w:r w:rsidRPr="00B90F91" w:rsidDel="00D32207">
          <w:rPr>
            <w:rFonts w:ascii="Times New Roman" w:hAnsi="Times New Roman" w:cs="Times New Roman"/>
            <w:color w:val="000000"/>
            <w:sz w:val="24"/>
            <w:lang w:val="en-GB"/>
          </w:rPr>
          <w:delText xml:space="preserve">our </w:delText>
        </w:r>
      </w:del>
      <w:ins w:id="79" w:author="Charlotte Devitre" w:date="2024-07-26T10:58:00Z" w16du:dateUtc="2024-07-26T17:58:00Z">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global melt</w:t>
      </w:r>
      <w:del w:id="80"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81"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w:t>
      </w:r>
      <w:del w:id="82" w:author="Charlotte Devitre" w:date="2024-07-26T10:58:00Z" w16du:dateUtc="2024-07-26T17:58:00Z">
        <w:r w:rsidRPr="00B90F91" w:rsidDel="00D32207">
          <w:rPr>
            <w:rFonts w:ascii="Times New Roman" w:hAnsi="Times New Roman" w:cs="Times New Roman"/>
            <w:color w:val="000000"/>
            <w:sz w:val="24"/>
            <w:lang w:val="en-GB"/>
          </w:rPr>
          <w:delText xml:space="preserve">compilation </w:delText>
        </w:r>
      </w:del>
      <w:ins w:id="83" w:author="Charlotte Devitre" w:date="2024-07-26T10:58:00Z" w16du:dateUtc="2024-07-26T17:58:00Z">
        <w:r w:rsidR="00D32207">
          <w:rPr>
            <w:rFonts w:ascii="Times New Roman" w:hAnsi="Times New Roman" w:cs="Times New Roman"/>
            <w:color w:val="000000"/>
            <w:sz w:val="24"/>
            <w:lang w:val="en-GB"/>
          </w:rPr>
          <w:t>dataset (&gt;4000</w:t>
        </w:r>
      </w:ins>
      <w:ins w:id="84" w:author="Charlotte Devitre" w:date="2024-07-26T10:59:00Z" w16du:dateUtc="2024-07-26T17:59:00Z">
        <w:r w:rsidR="00D32207">
          <w:rPr>
            <w:rFonts w:ascii="Times New Roman" w:hAnsi="Times New Roman" w:cs="Times New Roman"/>
            <w:color w:val="000000"/>
            <w:sz w:val="24"/>
            <w:lang w:val="en-GB"/>
          </w:rPr>
          <w:t xml:space="preserve"> samples)</w:t>
        </w:r>
      </w:ins>
      <w:ins w:id="85" w:author="Charlotte Devitre" w:date="2024-07-26T10:58:00Z" w16du:dateUtc="2024-07-26T17:58:00Z">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for which we calculated fluid composition at the point of vapour saturation</w:t>
      </w:r>
      <w:ins w:id="86" w:author="Charlotte Devitre" w:date="2024-07-26T10:59:00Z" w16du:dateUtc="2024-07-26T17:59:00Z">
        <w:r w:rsidR="00D32207">
          <w:rPr>
            <w:rFonts w:ascii="Times New Roman" w:hAnsi="Times New Roman" w:cs="Times New Roman"/>
            <w:color w:val="000000"/>
            <w:sz w:val="24"/>
            <w:lang w:val="en-GB"/>
          </w:rPr>
          <w:t xml:space="preserve"> (XH</w:t>
        </w:r>
        <w:r w:rsidR="00D32207" w:rsidRPr="00D32207">
          <w:rPr>
            <w:rFonts w:ascii="Times New Roman" w:hAnsi="Times New Roman" w:cs="Times New Roman"/>
            <w:color w:val="000000"/>
            <w:sz w:val="24"/>
            <w:vertAlign w:val="subscript"/>
            <w:lang w:val="en-GB"/>
            <w:rPrChange w:id="87" w:author="Charlotte Devitre" w:date="2024-07-26T10:59:00Z" w16du:dateUtc="2024-07-26T17:59: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O).</w:t>
        </w:r>
      </w:ins>
      <w:ins w:id="88" w:author="Charlotte Devitre" w:date="2024-07-26T10:55:00Z" w16du:dateUtc="2024-07-26T17:55:00Z">
        <w:r w:rsidR="00D32207">
          <w:rPr>
            <w:rFonts w:ascii="Times New Roman" w:hAnsi="Times New Roman" w:cs="Times New Roman"/>
            <w:color w:val="000000"/>
            <w:sz w:val="24"/>
            <w:lang w:val="en-GB"/>
          </w:rPr>
          <w:t xml:space="preserve"> </w:t>
        </w:r>
      </w:ins>
      <w:ins w:id="89" w:author="Charlotte Devitre" w:date="2024-07-26T12:07:00Z" w16du:dateUtc="2024-07-26T19:07:00Z">
        <w:r w:rsidR="00BE014B">
          <w:rPr>
            <w:rFonts w:ascii="Times New Roman" w:hAnsi="Times New Roman" w:cs="Times New Roman"/>
            <w:color w:val="000000"/>
            <w:sz w:val="24"/>
            <w:lang w:val="en-GB"/>
          </w:rPr>
          <w:t xml:space="preserve">We </w:t>
        </w:r>
      </w:ins>
      <w:ins w:id="90" w:author="Charlotte Devitre" w:date="2024-07-26T10:55:00Z" w16du:dateUtc="2024-07-26T17:55:00Z">
        <w:r w:rsidR="00D32207">
          <w:rPr>
            <w:rFonts w:ascii="Times New Roman" w:hAnsi="Times New Roman" w:cs="Times New Roman"/>
            <w:color w:val="000000"/>
            <w:sz w:val="24"/>
            <w:lang w:val="en-GB"/>
          </w:rPr>
          <w:t xml:space="preserve">show that fluid inclusions </w:t>
        </w:r>
      </w:ins>
      <w:ins w:id="91" w:author="Charlotte Devitre" w:date="2024-07-26T10:56:00Z" w16du:dateUtc="2024-07-26T17:56:00Z">
        <w:r w:rsidR="00D32207">
          <w:rPr>
            <w:rFonts w:ascii="Times New Roman" w:hAnsi="Times New Roman" w:cs="Times New Roman"/>
            <w:color w:val="000000"/>
            <w:sz w:val="24"/>
            <w:lang w:val="en-GB"/>
          </w:rPr>
          <w:t>in crystal-hosts from</w:t>
        </w:r>
      </w:ins>
      <w:ins w:id="92" w:author="Charlotte Devitre" w:date="2024-07-26T10:55:00Z" w16du:dateUtc="2024-07-26T17:55:00Z">
        <w:r w:rsidR="00D32207">
          <w:rPr>
            <w:rFonts w:ascii="Times New Roman" w:hAnsi="Times New Roman" w:cs="Times New Roman"/>
            <w:color w:val="000000"/>
            <w:sz w:val="24"/>
            <w:lang w:val="en-GB"/>
          </w:rPr>
          <w:t xml:space="preserve"> mafic</w:t>
        </w:r>
      </w:ins>
      <w:ins w:id="93" w:author="Charlotte Devitre" w:date="2024-07-26T10:57:00Z" w16du:dateUtc="2024-07-26T17:57:00Z">
        <w:r w:rsidR="00D32207">
          <w:rPr>
            <w:rFonts w:ascii="Times New Roman" w:hAnsi="Times New Roman" w:cs="Times New Roman"/>
            <w:color w:val="000000"/>
            <w:sz w:val="24"/>
            <w:lang w:val="en-GB"/>
          </w:rPr>
          <w:t xml:space="preserve"> compositions</w:t>
        </w:r>
      </w:ins>
      <w:ins w:id="94" w:author="Charlotte Devitre" w:date="2024-07-26T10:55:00Z" w16du:dateUtc="2024-07-26T17:55:00Z">
        <w:r w:rsidR="00D32207">
          <w:rPr>
            <w:rFonts w:ascii="Times New Roman" w:hAnsi="Times New Roman" w:cs="Times New Roman"/>
            <w:color w:val="000000"/>
            <w:sz w:val="24"/>
            <w:lang w:val="en-GB"/>
          </w:rPr>
          <w:t xml:space="preserve"> </w:t>
        </w:r>
      </w:ins>
      <w:ins w:id="95" w:author="Charlotte Devitre" w:date="2024-07-26T10:56:00Z" w16du:dateUtc="2024-07-26T17:56:00Z">
        <w:r w:rsidR="00D32207">
          <w:rPr>
            <w:rFonts w:ascii="Times New Roman" w:hAnsi="Times New Roman" w:cs="Times New Roman"/>
            <w:color w:val="000000"/>
            <w:sz w:val="24"/>
            <w:lang w:val="en-GB"/>
          </w:rPr>
          <w:t xml:space="preserve">(&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D32207">
          <w:rPr>
            <w:rFonts w:ascii="Times New Roman" w:hAnsi="Times New Roman" w:cs="Times New Roman"/>
            <w:color w:val="000000"/>
            <w:sz w:val="24"/>
            <w:vertAlign w:val="subscript"/>
            <w:lang w:val="en-GB"/>
            <w:rPrChange w:id="96" w:author="Charlotte Devitre" w:date="2024-07-26T10:57:00Z" w16du:dateUtc="2024-07-26T17:57: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 </w:t>
        </w:r>
      </w:ins>
      <w:ins w:id="97" w:author="Charlotte Devitre" w:date="2024-07-26T11:03:00Z" w16du:dateUtc="2024-07-26T18:03:00Z">
        <w:r w:rsidR="00D32207">
          <w:rPr>
            <w:rFonts w:ascii="Times New Roman" w:hAnsi="Times New Roman" w:cs="Times New Roman"/>
            <w:color w:val="000000"/>
            <w:sz w:val="24"/>
            <w:lang w:val="en-GB"/>
          </w:rPr>
          <w:t>–</w:t>
        </w:r>
      </w:ins>
      <w:ins w:id="98" w:author="Charlotte Devitre" w:date="2024-07-26T10:55:00Z" w16du:dateUtc="2024-07-26T17:55:00Z">
        <w:r w:rsidR="00D32207">
          <w:rPr>
            <w:rFonts w:ascii="Times New Roman" w:hAnsi="Times New Roman" w:cs="Times New Roman"/>
            <w:color w:val="000000"/>
            <w:sz w:val="24"/>
            <w:lang w:val="en-GB"/>
          </w:rPr>
          <w:t xml:space="preserve"> likely representative of recharge </w:t>
        </w:r>
        <w:r w:rsidR="00D32207">
          <w:rPr>
            <w:rFonts w:ascii="Times New Roman" w:hAnsi="Times New Roman" w:cs="Times New Roman"/>
            <w:color w:val="000000"/>
            <w:sz w:val="24"/>
            <w:lang w:val="en-GB"/>
          </w:rPr>
          <w:lastRenderedPageBreak/>
          <w:t>magmas</w:t>
        </w:r>
      </w:ins>
      <w:ins w:id="99" w:author="Charlotte Devitre" w:date="2024-07-26T11:09:00Z" w16du:dateUtc="2024-07-26T18:09:00Z">
        <w:r w:rsidR="00D32207">
          <w:rPr>
            <w:rFonts w:ascii="Times New Roman" w:hAnsi="Times New Roman" w:cs="Times New Roman"/>
            <w:color w:val="000000"/>
            <w:sz w:val="24"/>
            <w:lang w:val="en-GB"/>
          </w:rPr>
          <w:t xml:space="preserve"> worldwide</w:t>
        </w:r>
      </w:ins>
      <w:ins w:id="100" w:author="Charlotte Devitre" w:date="2024-07-26T10:57:00Z" w16du:dateUtc="2024-07-26T17:57:00Z">
        <w:r w:rsidR="00D32207">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 </w:t>
      </w:r>
      <w:ins w:id="101" w:author="Charlotte Devitre" w:date="2024-07-26T10:57:00Z" w16du:dateUtc="2024-07-26T17:57:00Z">
        <w:r w:rsidR="00D32207">
          <w:rPr>
            <w:rFonts w:ascii="Times New Roman" w:hAnsi="Times New Roman" w:cs="Times New Roman"/>
            <w:color w:val="000000"/>
            <w:sz w:val="24"/>
            <w:lang w:val="en-GB"/>
          </w:rPr>
          <w:t xml:space="preserve">may </w:t>
        </w:r>
      </w:ins>
      <w:ins w:id="102" w:author="Charlotte Devitre" w:date="2024-07-26T11:00:00Z" w16du:dateUtc="2024-07-26T18:00:00Z">
        <w:r w:rsidR="00D32207">
          <w:rPr>
            <w:rFonts w:ascii="Times New Roman" w:hAnsi="Times New Roman" w:cs="Times New Roman"/>
            <w:color w:val="000000"/>
            <w:sz w:val="24"/>
            <w:lang w:val="en-GB"/>
          </w:rPr>
          <w:t>trap fluids with XH</w:t>
        </w:r>
        <w:r w:rsidR="00D32207" w:rsidRPr="00D32207">
          <w:rPr>
            <w:rFonts w:ascii="Times New Roman" w:hAnsi="Times New Roman" w:cs="Times New Roman"/>
            <w:color w:val="000000"/>
            <w:sz w:val="24"/>
            <w:vertAlign w:val="subscript"/>
            <w:lang w:val="en-GB"/>
            <w:rPrChange w:id="103" w:author="Charlotte Devitre" w:date="2024-07-26T11:00:00Z" w16du:dateUtc="2024-07-26T18:00: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O low enough </w:t>
        </w:r>
      </w:ins>
      <w:ins w:id="104" w:author="Charlotte Devitre" w:date="2024-07-26T11:02:00Z" w16du:dateUtc="2024-07-26T18:02:00Z">
        <w:r w:rsidR="00D32207">
          <w:rPr>
            <w:rFonts w:ascii="Times New Roman" w:hAnsi="Times New Roman" w:cs="Times New Roman"/>
            <w:color w:val="000000"/>
            <w:sz w:val="24"/>
            <w:lang w:val="en-GB"/>
          </w:rPr>
          <w:t xml:space="preserve">to make fluid inclusion barometry useful </w:t>
        </w:r>
      </w:ins>
      <w:del w:id="105" w:author="Charlotte Devitre" w:date="2024-07-26T11:02:00Z" w16du:dateUtc="2024-07-26T18:02:00Z">
        <w:r w:rsidRPr="00B90F91" w:rsidDel="00D32207">
          <w:rPr>
            <w:rFonts w:ascii="Times New Roman" w:hAnsi="Times New Roman" w:cs="Times New Roman"/>
            <w:color w:val="000000"/>
            <w:sz w:val="24"/>
            <w:lang w:val="en-GB"/>
          </w:rPr>
          <w:delText>demonstrates the robustness of the fluid</w:delText>
        </w:r>
      </w:del>
      <w:del w:id="106" w:author="Charlotte Devitre" w:date="2024-07-24T10:40:00Z" w16du:dateUtc="2024-07-24T17:40:00Z">
        <w:r w:rsidRPr="00B90F91" w:rsidDel="004F2B3A">
          <w:rPr>
            <w:rFonts w:ascii="Times New Roman" w:hAnsi="Times New Roman" w:cs="Times New Roman"/>
            <w:color w:val="000000"/>
            <w:sz w:val="24"/>
            <w:lang w:val="en-GB"/>
          </w:rPr>
          <w:delText>-inclusion</w:delText>
        </w:r>
      </w:del>
      <w:del w:id="107" w:author="Charlotte Devitre" w:date="2024-07-26T11:02:00Z" w16du:dateUtc="2024-07-26T18:02:00Z">
        <w:r w:rsidRPr="00B90F91" w:rsidDel="00D32207">
          <w:rPr>
            <w:rFonts w:ascii="Times New Roman" w:hAnsi="Times New Roman" w:cs="Times New Roman"/>
            <w:color w:val="000000"/>
            <w:sz w:val="24"/>
            <w:lang w:val="en-GB"/>
          </w:rPr>
          <w:delText xml:space="preserve"> method </w:delText>
        </w:r>
      </w:del>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4"/>
    <w:p w14:paraId="2947AB14" w14:textId="40964C6D"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08" w:author="Charlotte Devitre" w:date="2024-07-24T10:40:00Z" w16du:dateUtc="2024-07-24T17:40:00Z">
        <w:r w:rsidR="00834561" w:rsidDel="004F2B3A">
          <w:rPr>
            <w:rFonts w:ascii="Times New Roman" w:hAnsi="Times New Roman" w:cs="Times New Roman"/>
            <w:color w:val="000000"/>
            <w:sz w:val="24"/>
            <w:szCs w:val="24"/>
            <w:lang w:val="en-GB"/>
          </w:rPr>
          <w:delText>-inclusion</w:delText>
        </w:r>
      </w:del>
      <w:ins w:id="109" w:author="Charlotte Devitre" w:date="2024-07-24T10:40:00Z" w16du:dateUtc="2024-07-24T17:40:00Z">
        <w:r w:rsidR="004F2B3A">
          <w:rPr>
            <w:rFonts w:ascii="Times New Roman" w:hAnsi="Times New Roman" w:cs="Times New Roman"/>
            <w:color w:val="000000"/>
            <w:sz w:val="24"/>
            <w:szCs w:val="24"/>
            <w:lang w:val="en-GB"/>
          </w:rPr>
          <w:t xml:space="preserve"> inclusion</w:t>
        </w:r>
      </w:ins>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4590EA6"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C554B">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C554B">
        <w:rPr>
          <w:lang w:val="en-GB"/>
        </w:rPr>
        <w:instrText xml:space="preserve"> ADDIN ZOTERO_ITEM CSL_CITATION {"citationID":"xInzlsTa","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C554B">
        <w:rPr>
          <w:lang w:val="en-GB"/>
        </w:rPr>
        <w:instrText xml:space="preserve"> ADDIN ZOTERO_ITEM CSL_CITATION {"citationID":"d6PoOAOW","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C554B">
        <w:rPr>
          <w:lang w:val="en-GB"/>
        </w:rPr>
        <w:instrText xml:space="preserve"> ADDIN ZOTERO_ITEM CSL_CITATION {"citationID":"QOjMjbJ4","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ins w:id="110" w:author="Charlotte Devitre" w:date="2024-07-24T10:44:00Z" w16du:dateUtc="2024-07-24T17:44:00Z">
        <w:r w:rsidR="004F2B3A">
          <w:rPr>
            <w:lang w:val="en-GB"/>
          </w:rPr>
          <w:t xml:space="preserve"> </w:t>
        </w:r>
      </w:ins>
      <w:del w:id="111" w:author="Charlotte Devitre" w:date="2024-07-24T10:44:00Z" w16du:dateUtc="2024-07-24T17:44:00Z">
        <w:r w:rsidRPr="00E92B49" w:rsidDel="004F2B3A">
          <w:rPr>
            <w:lang w:val="en-GB"/>
          </w:rPr>
          <w:delText>-</w:delText>
        </w:r>
      </w:del>
      <w:r w:rsidRPr="00E92B49">
        <w:rPr>
          <w:lang w:val="en-GB"/>
        </w:rPr>
        <w:t xml:space="preserve">monitored volcanoes, where there may be no prior constraints on magma storage geometry </w:t>
      </w:r>
      <w:r w:rsidRPr="00E92B49">
        <w:rPr>
          <w:lang w:val="en-GB"/>
        </w:rPr>
        <w:fldChar w:fldCharType="begin"/>
      </w:r>
      <w:r w:rsidR="007C554B">
        <w:rPr>
          <w:lang w:val="en-GB"/>
        </w:rPr>
        <w:instrText xml:space="preserve"> ADDIN ZOTERO_ITEM CSL_CITATION {"citationID":"Jja7Xexh","properties":{"formattedCitation":"(Wieser {\\i{}et al.}, 2023b)","plainCitation":"(Wieser et al., 2023b)","noteIndex":0},"citationItems":[{"id":"YRNO6Sw0/zlDqMx71","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unrest associated with a new</w:t>
      </w:r>
      <w:del w:id="112" w:author="Charlotte Devitre" w:date="2024-07-26T10:54:00Z" w16du:dateUtc="2024-07-26T17:54:00Z">
        <w:r w:rsidRPr="007B522C" w:rsidDel="00D32207">
          <w:rPr>
            <w:lang w:val="en-GB"/>
          </w:rPr>
          <w:delText xml:space="preserve"> </w:delText>
        </w:r>
      </w:del>
      <w:r w:rsidRPr="007B522C">
        <w:rPr>
          <w:lang w:val="en-GB"/>
        </w:rPr>
        <w:t xml:space="preserve"> episode of eruptive activity </w:t>
      </w:r>
      <w:r w:rsidRPr="007B522C">
        <w:rPr>
          <w:lang w:val="en-GB"/>
        </w:rPr>
        <w:fldChar w:fldCharType="begin"/>
      </w:r>
      <w:r w:rsidR="007C554B">
        <w:rPr>
          <w:lang w:val="en-GB"/>
        </w:rPr>
        <w:instrText xml:space="preserve"> ADDIN ZOTERO_ITEM CSL_CITATION {"citationID":"eyqjPFqG","properties":{"formattedCitation":"(Pritchard {\\i{}et al.}, 2019)","plainCitation":"(Pritchard et al., 2019)","noteIndex":0},"citationItems":[{"id":"YRNO6Sw0/5AUhX5k2","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C554B">
        <w:instrText xml:space="preserve"> ADDIN ZOTERO_ITEM CSL_CITATION {"citationID":"ECbTTtQ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43393F98" w:rsidR="00B90F91" w:rsidRPr="00E92B49" w:rsidRDefault="00834561" w:rsidP="00E92B49">
      <w:pPr>
        <w:pStyle w:val="Text"/>
        <w:spacing w:line="480" w:lineRule="auto"/>
        <w:jc w:val="both"/>
        <w:rPr>
          <w:lang w:val="en-GB"/>
        </w:rPr>
      </w:pPr>
      <w:r>
        <w:rPr>
          <w:lang w:val="en-GB"/>
        </w:rPr>
        <w:t>Melt</w:t>
      </w:r>
      <w:del w:id="113" w:author="Charlotte Devitre" w:date="2024-07-24T10:40:00Z" w16du:dateUtc="2024-07-24T17:40:00Z">
        <w:r w:rsidDel="004F2B3A">
          <w:rPr>
            <w:lang w:val="en-GB"/>
          </w:rPr>
          <w:delText>-inclusion</w:delText>
        </w:r>
      </w:del>
      <w:ins w:id="114" w:author="Charlotte Devitre" w:date="2024-07-24T10:40:00Z" w16du:dateUtc="2024-07-24T17:40:00Z">
        <w:r w:rsidR="004F2B3A">
          <w:rPr>
            <w:lang w:val="en-GB"/>
          </w:rPr>
          <w:t xml:space="preserve"> inclusion</w:t>
        </w:r>
      </w:ins>
      <w:r w:rsidR="00B90F91" w:rsidRPr="00E92B49">
        <w:rPr>
          <w:lang w:val="en-GB"/>
        </w:rPr>
        <w:t xml:space="preserve"> barometry, a widely popular petrological method to determine storage depths from volatile contents, </w:t>
      </w:r>
      <w:ins w:id="115" w:author="Charlotte Devitre" w:date="2024-07-26T12:17:00Z" w16du:dateUtc="2024-07-26T19:17:00Z">
        <w:r w:rsidR="00713AFA">
          <w:rPr>
            <w:lang w:val="en-GB"/>
          </w:rPr>
          <w:t xml:space="preserve">is slow </w:t>
        </w:r>
        <w:r w:rsidR="00713AFA" w:rsidRPr="00E92B49">
          <w:rPr>
            <w:lang w:val="en-GB"/>
          </w:rPr>
          <w:fldChar w:fldCharType="begin"/>
        </w:r>
      </w:ins>
      <w:r w:rsidR="007C554B">
        <w:rPr>
          <w:lang w:val="en-GB"/>
        </w:rPr>
        <w:instrText xml:space="preserve"> ADDIN ZOTERO_ITEM CSL_CITATION {"citationID":"SMcLjzCz","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116" w:author="Charlotte Devitre" w:date="2024-07-26T12:17:00Z" w16du:dateUtc="2024-07-26T19:17: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ins>
      <w:r w:rsidR="00B90F91" w:rsidRPr="00E92B49">
        <w:rPr>
          <w:lang w:val="en-GB"/>
        </w:rPr>
        <w:t>tak</w:t>
      </w:r>
      <w:ins w:id="117" w:author="Charlotte Devitre" w:date="2024-07-26T12:17:00Z" w16du:dateUtc="2024-07-26T19:17:00Z">
        <w:r w:rsidR="00713AFA">
          <w:rPr>
            <w:lang w:val="en-GB"/>
          </w:rPr>
          <w:t>ing</w:t>
        </w:r>
      </w:ins>
      <w:del w:id="118" w:author="Charlotte Devitre" w:date="2024-07-26T12:17:00Z" w16du:dateUtc="2024-07-26T19:17:00Z">
        <w:r w:rsidR="00B90F91" w:rsidRPr="00E92B49" w:rsidDel="00713AFA">
          <w:rPr>
            <w:lang w:val="en-GB"/>
          </w:rPr>
          <w:delText>es</w:delText>
        </w:r>
      </w:del>
      <w:r w:rsidR="00B90F91" w:rsidRPr="00E92B49">
        <w:rPr>
          <w:lang w:val="en-GB"/>
        </w:rPr>
        <w:t xml:space="preserve"> months </w:t>
      </w:r>
      <w:del w:id="119" w:author="Charlotte Devitre" w:date="2024-07-26T12:30:00Z" w16du:dateUtc="2024-07-26T19:30:00Z">
        <w:r w:rsidR="00B90F91" w:rsidRPr="00E92B49" w:rsidDel="00C2736D">
          <w:rPr>
            <w:lang w:val="en-GB"/>
          </w:rPr>
          <w:delText xml:space="preserve">to years </w:delText>
        </w:r>
      </w:del>
      <w:r w:rsidR="00B90F91" w:rsidRPr="00E92B49">
        <w:rPr>
          <w:lang w:val="en-GB"/>
        </w:rPr>
        <w:t>to complete</w:t>
      </w:r>
      <w:ins w:id="120" w:author="Charlotte Devitre" w:date="2024-07-26T12:17:00Z" w16du:dateUtc="2024-07-26T19:17:00Z">
        <w:r w:rsidR="00713AFA">
          <w:rPr>
            <w:lang w:val="en-GB"/>
          </w:rPr>
          <w:t xml:space="preserve"> (e.g., </w:t>
        </w:r>
      </w:ins>
      <w:r w:rsidR="00713AFA">
        <w:rPr>
          <w:lang w:val="en-GB"/>
        </w:rPr>
        <w:fldChar w:fldCharType="begin"/>
      </w:r>
      <w:r w:rsidR="007C554B">
        <w:rPr>
          <w:lang w:val="en-GB"/>
        </w:rPr>
        <w:instrText xml:space="preserve"> ADDIN ZOTERO_ITEM CSL_CITATION {"citationID":"OpoJftvE","properties":{"formattedCitation":"(Lerner {\\i{}et al.}, 2021; Wieser {\\i{}et al.}, 2021)","plainCitation":"(Lerner et al., 2021; Wieser et al., 2021)","noteIndex":0},"citationItems":[{"id":"YRNO6Sw0/bjZ2y9Ld","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del w:id="121" w:author="Charlotte Devitre" w:date="2024-07-26T12:18:00Z" w16du:dateUtc="2024-07-26T19:18:00Z">
        <w:r w:rsidR="007C554B" w:rsidRPr="007C554B" w:rsidDel="007C554B">
          <w:delText>(</w:delText>
        </w:r>
      </w:del>
      <w:r w:rsidR="007C554B" w:rsidRPr="007C554B">
        <w:t xml:space="preserve">Lerner </w:t>
      </w:r>
      <w:r w:rsidR="007C554B" w:rsidRPr="007C554B">
        <w:rPr>
          <w:i/>
          <w:iCs/>
        </w:rPr>
        <w:t>et al.</w:t>
      </w:r>
      <w:r w:rsidR="007C554B" w:rsidRPr="007C554B">
        <w:t xml:space="preserve">, </w:t>
      </w:r>
      <w:ins w:id="122" w:author="Charlotte Devitre" w:date="2024-07-26T12:18:00Z" w16du:dateUtc="2024-07-26T19:18:00Z">
        <w:r w:rsidR="007C554B">
          <w:t>(</w:t>
        </w:r>
      </w:ins>
      <w:r w:rsidR="007C554B" w:rsidRPr="007C554B">
        <w:t>2021</w:t>
      </w:r>
      <w:ins w:id="123" w:author="Charlotte Devitre" w:date="2024-07-26T12:18:00Z" w16du:dateUtc="2024-07-26T19:18:00Z">
        <w:r w:rsidR="007C554B">
          <w:t>) and</w:t>
        </w:r>
      </w:ins>
      <w:del w:id="124" w:author="Charlotte Devitre" w:date="2024-07-26T12:18:00Z" w16du:dateUtc="2024-07-26T19:18:00Z">
        <w:r w:rsidR="007C554B" w:rsidRPr="007C554B" w:rsidDel="007C554B">
          <w:delText>;</w:delText>
        </w:r>
      </w:del>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del w:id="125" w:author="Charlotte Devitre" w:date="2024-07-26T12:18:00Z" w16du:dateUtc="2024-07-26T19:18:00Z">
        <w:r w:rsidR="007C554B" w:rsidRPr="007C554B" w:rsidDel="007C554B">
          <w:delText>,</w:delText>
        </w:r>
      </w:del>
      <w:r w:rsidR="007C554B" w:rsidRPr="007C554B">
        <w:t xml:space="preserve"> </w:t>
      </w:r>
      <w:ins w:id="126" w:author="Charlotte Devitre" w:date="2024-07-26T12:18:00Z" w16du:dateUtc="2024-07-26T19:18:00Z">
        <w:r w:rsidR="007C554B">
          <w:t>(</w:t>
        </w:r>
      </w:ins>
      <w:r w:rsidR="007C554B" w:rsidRPr="007C554B">
        <w:t>2021)</w:t>
      </w:r>
      <w:r w:rsidR="00713AFA">
        <w:rPr>
          <w:lang w:val="en-GB"/>
        </w:rPr>
        <w:fldChar w:fldCharType="end"/>
      </w:r>
      <w:ins w:id="127" w:author="Charlotte Devitre" w:date="2024-07-26T12:18:00Z" w16du:dateUtc="2024-07-26T19:18:00Z">
        <w:r w:rsidR="007C554B">
          <w:rPr>
            <w:lang w:val="en-GB"/>
          </w:rPr>
          <w:t xml:space="preserve"> were both </w:t>
        </w:r>
      </w:ins>
      <w:ins w:id="128" w:author="Charlotte Devitre" w:date="2024-07-26T12:19:00Z" w16du:dateUtc="2024-07-26T19:19:00Z">
        <w:r w:rsidR="007C554B">
          <w:rPr>
            <w:lang w:val="en-GB"/>
          </w:rPr>
          <w:t xml:space="preserve">submitted ~1 year and </w:t>
        </w:r>
      </w:ins>
      <w:ins w:id="129" w:author="Charlotte Devitre" w:date="2024-07-26T12:18:00Z" w16du:dateUtc="2024-07-26T19:18:00Z">
        <w:r w:rsidR="007C554B">
          <w:rPr>
            <w:lang w:val="en-GB"/>
          </w:rPr>
          <w:t xml:space="preserve">published two years after the </w:t>
        </w:r>
      </w:ins>
      <w:ins w:id="130" w:author="Charlotte Devitre" w:date="2024-07-26T12:19:00Z" w16du:dateUtc="2024-07-26T19:19:00Z">
        <w:r w:rsidR="007C554B">
          <w:rPr>
            <w:lang w:val="en-GB"/>
          </w:rPr>
          <w:t xml:space="preserve">2018 LERZ eruption of </w:t>
        </w:r>
      </w:ins>
      <w:ins w:id="131" w:author="Charlotte Devitre" w:date="2024-07-26T12:20:00Z" w16du:dateUtc="2024-07-26T19:20:00Z">
        <w:r w:rsidR="007C554B">
          <w:rPr>
            <w:lang w:val="en-GB"/>
          </w:rPr>
          <w:t>Kīlauea</w:t>
        </w:r>
      </w:ins>
      <w:ins w:id="132" w:author="Charlotte Devitre" w:date="2024-07-26T12:19:00Z" w16du:dateUtc="2024-07-26T19:19:00Z">
        <w:r w:rsidR="007C554B">
          <w:rPr>
            <w:lang w:val="en-GB"/>
          </w:rPr>
          <w:t xml:space="preserve"> had ended)</w:t>
        </w:r>
      </w:ins>
      <w:del w:id="133" w:author="Charlotte Devitre" w:date="2024-07-26T12:17:00Z" w16du:dateUtc="2024-07-26T19:17:00Z">
        <w:r w:rsidR="00B90F91" w:rsidRPr="00E92B49" w:rsidDel="00713AFA">
          <w:rPr>
            <w:lang w:val="en-GB"/>
          </w:rPr>
          <w:delText xml:space="preserve"> </w:delText>
        </w:r>
        <w:r w:rsidR="00B90F91" w:rsidRPr="00E92B49" w:rsidDel="00713AFA">
          <w:rPr>
            <w:lang w:val="en-GB"/>
          </w:rPr>
          <w:fldChar w:fldCharType="begin"/>
        </w:r>
        <w:r w:rsidR="00B55169" w:rsidDel="00713AFA">
          <w:rPr>
            <w:lang w:val="en-GB"/>
          </w:rPr>
          <w:delInstrText xml:space="preserve"> ADDIN ZOTERO_ITEM CSL_CITATION {"citationID":"SMcLjzCz","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sidDel="00713AFA">
          <w:rPr>
            <w:lang w:val="en-GB"/>
          </w:rPr>
          <w:fldChar w:fldCharType="separate"/>
        </w:r>
        <w:r w:rsidR="00C3296A" w:rsidRPr="000171B5" w:rsidDel="00713AFA">
          <w:delText xml:space="preserve">(Re </w:delText>
        </w:r>
        <w:r w:rsidR="00C3296A" w:rsidRPr="000171B5" w:rsidDel="00713AFA">
          <w:rPr>
            <w:i/>
          </w:rPr>
          <w:delText>et al.</w:delText>
        </w:r>
        <w:r w:rsidR="00C3296A" w:rsidRPr="000171B5" w:rsidDel="00713AFA">
          <w:delText>, 2021)</w:delText>
        </w:r>
        <w:r w:rsidR="00B90F91" w:rsidRPr="00E92B49" w:rsidDel="00713AFA">
          <w:fldChar w:fldCharType="end"/>
        </w:r>
      </w:del>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C554B">
        <w:rPr>
          <w:lang w:val="en-GB"/>
        </w:rPr>
        <w:instrText xml:space="preserve"> ADDIN ZOTERO_ITEM CSL_CITATION {"citationID":"AV8E5NeI","properties":{"formattedCitation":"(Wieser {\\i{}et al.}, 2023a)","plainCitation":"(Wieser et al., 2023a)","noteIndex":0},"citationItems":[{"id":"YRNO6Sw0/OX11dCrv","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ost lavas is olivine, the chemistry of which is not pressure</w:t>
      </w:r>
      <w:ins w:id="134" w:author="Charlotte Devitre" w:date="2024-07-24T10:44:00Z" w16du:dateUtc="2024-07-24T17:44:00Z">
        <w:r w:rsidR="004F2B3A">
          <w:rPr>
            <w:lang w:val="en-GB"/>
          </w:rPr>
          <w:t>-</w:t>
        </w:r>
      </w:ins>
      <w:del w:id="135" w:author="Charlotte Devitre" w:date="2024-07-24T10:44:00Z" w16du:dateUtc="2024-07-24T17:44:00Z">
        <w:r w:rsidR="00B90F91" w:rsidRPr="007B522C" w:rsidDel="004F2B3A">
          <w:rPr>
            <w:lang w:val="en-GB"/>
          </w:rPr>
          <w:delText xml:space="preserve"> </w:delText>
        </w:r>
      </w:del>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C554B">
        <w:rPr>
          <w:lang w:val="en-GB"/>
        </w:rPr>
        <w:instrText xml:space="preserve"> ADDIN ZOTERO_ITEM CSL_CITATION {"citationID":"XblM5Ymy","properties":{"formattedCitation":"(Baker and Amelung, 2012; Anderson and Poland, 2016)","plainCitation":"(Baker and Amelung, 2012; Anderson and Poland, 2016)","noteIndex":0},"citationItems":[{"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4A558FE5" w14:textId="61E01C1C" w:rsidR="00B90F91" w:rsidRPr="007B522C" w:rsidRDefault="00B90F91" w:rsidP="00B90F91">
      <w:pPr>
        <w:pStyle w:val="Text"/>
        <w:spacing w:line="480" w:lineRule="auto"/>
        <w:jc w:val="both"/>
        <w:rPr>
          <w:lang w:val="en-GB"/>
        </w:rPr>
      </w:pPr>
      <w:r w:rsidRPr="00E92B49">
        <w:rPr>
          <w:lang w:val="en-GB"/>
        </w:rPr>
        <w:t>Recent developments have shown that Raman-based barometry of CO</w:t>
      </w:r>
      <w:r w:rsidRPr="00E92B49">
        <w:rPr>
          <w:vertAlign w:val="subscript"/>
          <w:lang w:val="en-GB"/>
        </w:rPr>
        <w:t>2</w:t>
      </w:r>
      <w:r w:rsidRPr="00E92B49">
        <w:rPr>
          <w:lang w:val="en-GB"/>
        </w:rPr>
        <w:t xml:space="preserve">-rich </w:t>
      </w:r>
      <w:r w:rsidR="00834561" w:rsidRPr="00E92B49">
        <w:rPr>
          <w:lang w:val="en-GB"/>
        </w:rPr>
        <w:t>fluid</w:t>
      </w:r>
      <w:del w:id="136" w:author="Charlotte Devitre" w:date="2024-07-24T10:40:00Z" w16du:dateUtc="2024-07-24T17:40:00Z">
        <w:r w:rsidR="00834561" w:rsidDel="004F2B3A">
          <w:rPr>
            <w:lang w:val="en-GB"/>
          </w:rPr>
          <w:delText>-</w:delText>
        </w:r>
        <w:r w:rsidR="00834561" w:rsidRPr="00E92B49" w:rsidDel="004F2B3A">
          <w:rPr>
            <w:lang w:val="en-GB"/>
          </w:rPr>
          <w:delText>inclusion</w:delText>
        </w:r>
      </w:del>
      <w:ins w:id="137" w:author="Charlotte Devitre" w:date="2024-07-24T10:40:00Z" w16du:dateUtc="2024-07-24T17:40:00Z">
        <w:r w:rsidR="004F2B3A">
          <w:rPr>
            <w:lang w:val="en-GB"/>
          </w:rPr>
          <w:t xml:space="preserve"> inclusion</w:t>
        </w:r>
      </w:ins>
      <w:r w:rsidRPr="00E92B49">
        <w:rPr>
          <w:lang w:val="en-GB"/>
        </w:rPr>
        <w:t>s provide</w:t>
      </w:r>
      <w:ins w:id="138" w:author="Charlotte Devitre" w:date="2024-07-24T10:46:00Z" w16du:dateUtc="2024-07-24T17:46:00Z">
        <w:r w:rsidR="004F2B3A">
          <w:rPr>
            <w:lang w:val="en-GB"/>
          </w:rPr>
          <w:t xml:space="preserve"> </w:t>
        </w:r>
      </w:ins>
      <w:del w:id="139" w:author="Charlotte Devitre" w:date="2024-07-24T10:46:00Z" w16du:dateUtc="2024-07-24T17:46:00Z">
        <w:r w:rsidRPr="00E92B49" w:rsidDel="004F2B3A">
          <w:rPr>
            <w:lang w:val="en-GB"/>
          </w:rPr>
          <w:delText xml:space="preserve">s an alternative, with </w:delText>
        </w:r>
      </w:del>
      <w:r w:rsidRPr="00E92B49">
        <w:rPr>
          <w:lang w:val="en-GB"/>
        </w:rPr>
        <w:t>much smaller uncertainties than mineral barometry, and requir</w:t>
      </w:r>
      <w:ins w:id="140" w:author="Charlotte Devitre" w:date="2024-07-24T10:46:00Z" w16du:dateUtc="2024-07-24T17:46:00Z">
        <w:r w:rsidR="004F2B3A">
          <w:rPr>
            <w:lang w:val="en-GB"/>
          </w:rPr>
          <w:t>e</w:t>
        </w:r>
      </w:ins>
      <w:del w:id="141" w:author="Charlotte Devitre" w:date="2024-07-24T10:46:00Z" w16du:dateUtc="2024-07-24T17:46:00Z">
        <w:r w:rsidRPr="00E92B49" w:rsidDel="004F2B3A">
          <w:rPr>
            <w:lang w:val="en-GB"/>
          </w:rPr>
          <w:delText>ing</w:delText>
        </w:r>
      </w:del>
      <w:r w:rsidRPr="00E92B49">
        <w:rPr>
          <w:lang w:val="en-GB"/>
        </w:rPr>
        <w:t xml:space="preserve"> far less time and resources than </w:t>
      </w:r>
      <w:r w:rsidR="00092A2D">
        <w:rPr>
          <w:lang w:val="en-GB"/>
        </w:rPr>
        <w:t>melt</w:t>
      </w:r>
      <w:del w:id="142" w:author="Charlotte Devitre" w:date="2024-07-24T10:40:00Z" w16du:dateUtc="2024-07-24T17:40:00Z">
        <w:r w:rsidR="00092A2D" w:rsidDel="004F2B3A">
          <w:rPr>
            <w:lang w:val="en-GB"/>
          </w:rPr>
          <w:delText>-inclusion</w:delText>
        </w:r>
      </w:del>
      <w:ins w:id="143" w:author="Charlotte Devitre" w:date="2024-07-24T10:40:00Z" w16du:dateUtc="2024-07-24T17:40:00Z">
        <w:r w:rsidR="004F2B3A">
          <w:rPr>
            <w:lang w:val="en-GB"/>
          </w:rPr>
          <w:t xml:space="preserve"> inclusion</w:t>
        </w:r>
      </w:ins>
      <w:r w:rsidRPr="007B522C">
        <w:rPr>
          <w:lang w:val="en-GB"/>
        </w:rPr>
        <w:t xml:space="preserve"> analyses </w:t>
      </w:r>
      <w:r w:rsidRPr="007B522C">
        <w:rPr>
          <w:lang w:val="en-GB"/>
        </w:rPr>
        <w:fldChar w:fldCharType="begin"/>
      </w:r>
      <w:r w:rsidR="007C554B">
        <w:rPr>
          <w:lang w:val="en-GB"/>
        </w:rPr>
        <w:instrText xml:space="preserve"> ADDIN ZOTERO_ITEM CSL_CITATION {"citationID":"ATAYE3Py","properties":{"formattedCitation":"(Dayton {\\i{}et al.}, 2023; DeVitre and Wieser, 2024)","plainCitation":"(Dayton et al., 2023; DeVitre and Wieser, 2024)","noteIndex":0},"citationItems":[{"id":"YRNO6Sw0/dYe0fgGr","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ayton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t>.</w:t>
      </w:r>
      <w:r w:rsidRPr="00E92B49">
        <w:t xml:space="preserve"> This method uses spectral features of </w:t>
      </w:r>
      <w:r w:rsidRPr="00E92B49">
        <w:rPr>
          <w:lang w:val="en-GB"/>
        </w:rPr>
        <w:t>CO</w:t>
      </w:r>
      <w:r w:rsidRPr="00E92B49">
        <w:rPr>
          <w:vertAlign w:val="subscript"/>
          <w:lang w:val="en-GB"/>
        </w:rPr>
        <w:t>2</w:t>
      </w:r>
      <w:r w:rsidRPr="00E92B49">
        <w:t xml:space="preserve"> fluids to calculate a </w:t>
      </w:r>
      <w:r w:rsidRPr="00E92B49">
        <w:rPr>
          <w:lang w:val="en-GB"/>
        </w:rPr>
        <w:t>CO</w:t>
      </w:r>
      <w:r w:rsidRPr="00E92B49">
        <w:rPr>
          <w:vertAlign w:val="subscript"/>
          <w:lang w:val="en-GB"/>
        </w:rPr>
        <w:t>2</w:t>
      </w:r>
      <w:r w:rsidRPr="00E92B49">
        <w:t xml:space="preserve"> density using an instrument</w:t>
      </w:r>
      <w:ins w:id="144" w:author="Charlotte Devitre" w:date="2024-07-24T10:48:00Z" w16du:dateUtc="2024-07-24T17:48:00Z">
        <w:r w:rsidR="004F2B3A">
          <w:t>-</w:t>
        </w:r>
      </w:ins>
      <w:del w:id="145" w:author="Charlotte Devitre" w:date="2024-07-24T10:48:00Z" w16du:dateUtc="2024-07-24T17:48:00Z">
        <w:r w:rsidRPr="00E92B49" w:rsidDel="004F2B3A">
          <w:delText xml:space="preserve"> </w:delText>
        </w:r>
      </w:del>
      <w:r w:rsidRPr="00E92B49">
        <w:t xml:space="preserve">specific calibration </w:t>
      </w:r>
      <w:r w:rsidRPr="00E92B49">
        <w:rPr>
          <w:lang w:val="en-GB"/>
        </w:rPr>
        <w:fldChar w:fldCharType="begin"/>
      </w:r>
      <w:r w:rsidR="007C554B">
        <w:instrText xml:space="preserve"> ADDIN ZOTERO_ITEM CSL_CITATION {"citationID":"JL5zVcMl","properties":{"formattedCitation":"(DeVitre {\\i{}et al.}, 2021)","plainCitation":"(DeVitre et al., 2021)","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E92B49">
        <w:rPr>
          <w:lang w:val="en-GB"/>
        </w:rPr>
        <w:fldChar w:fldCharType="separate"/>
      </w:r>
      <w:r w:rsidR="00C3296A" w:rsidRPr="000171B5">
        <w:t>(</w:t>
      </w:r>
      <w:proofErr w:type="spellStart"/>
      <w:r w:rsidR="00C3296A" w:rsidRPr="000171B5">
        <w:t>DeVitre</w:t>
      </w:r>
      <w:proofErr w:type="spellEnd"/>
      <w:r w:rsidR="00C3296A" w:rsidRPr="000171B5">
        <w:t xml:space="preserve"> </w:t>
      </w:r>
      <w:r w:rsidR="00C3296A" w:rsidRPr="000171B5">
        <w:rPr>
          <w:i/>
        </w:rPr>
        <w:t>et al.</w:t>
      </w:r>
      <w:r w:rsidR="00C3296A" w:rsidRPr="000171B5">
        <w:t>, 2021)</w:t>
      </w:r>
      <w:r w:rsidRPr="00E92B49">
        <w:fldChar w:fldCharType="end"/>
      </w:r>
      <w:r w:rsidRPr="00E92B49">
        <w:rPr>
          <w:lang w:val="en-GB"/>
        </w:rPr>
        <w:t>. Along with an estimate of entrapment temperature, this density is converted into an entrapment pressure using a CO</w:t>
      </w:r>
      <w:r w:rsidRPr="00E92B49">
        <w:rPr>
          <w:vertAlign w:val="subscript"/>
          <w:lang w:val="en-GB"/>
        </w:rPr>
        <w:t>2</w:t>
      </w:r>
      <w:r w:rsidRPr="00E92B49">
        <w:rPr>
          <w:lang w:val="en-GB"/>
        </w:rPr>
        <w:t xml:space="preserve"> Equation of State (EOS</w:t>
      </w:r>
      <w:r w:rsidRPr="007B522C">
        <w:rPr>
          <w:lang w:val="en-GB"/>
        </w:rPr>
        <w:t>, Fig. 1). One major advantage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w:t>
      </w:r>
      <w:r w:rsidR="007D29B0">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7C554B">
        <w:rPr>
          <w:lang w:val="en-GB"/>
        </w:rPr>
        <w:instrText xml:space="preserve"> ADDIN ZOTERO_ITEM CSL_CITATION {"citationID":"ZxrqqlHJ","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del w:id="146" w:author="Charlotte Devitre" w:date="2024-07-24T10:49:00Z" w16du:dateUtc="2024-07-24T17:49:00Z">
        <w:r w:rsidR="00C3296A" w:rsidRPr="00C3296A" w:rsidDel="004F2B3A">
          <w:delText>(</w:delText>
        </w:r>
      </w:del>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del w:id="147" w:author="Charlotte Devitre" w:date="2024-07-24T10:49:00Z" w16du:dateUtc="2024-07-24T17:49:00Z">
        <w:r w:rsidR="00C3296A" w:rsidRPr="00C3296A" w:rsidDel="004F2B3A">
          <w:delText>)</w:delText>
        </w:r>
      </w:del>
      <w:r w:rsidRPr="007B522C">
        <w:fldChar w:fldCharType="end"/>
      </w:r>
      <w:r w:rsidRPr="007B522C">
        <w:rPr>
          <w:lang w:val="en-GB"/>
        </w:rPr>
        <w:t>)</w:t>
      </w:r>
      <w:r w:rsidR="007D29B0">
        <w:rPr>
          <w:lang w:val="en-GB"/>
        </w:rPr>
        <w:t xml:space="preserve"> </w:t>
      </w:r>
      <w:r w:rsidRPr="007B522C">
        <w:rPr>
          <w:lang w:val="en-GB"/>
        </w:rPr>
        <w:t>is at most ~20 %, which corresponds to ~0.2</w:t>
      </w:r>
      <w:r w:rsidR="007D29B0">
        <w:rPr>
          <w:lang w:val="en-GB"/>
        </w:rPr>
        <w:t>-</w:t>
      </w:r>
      <w:r w:rsidRPr="007B522C">
        <w:rPr>
          <w:lang w:val="en-GB"/>
        </w:rPr>
        <w:t xml:space="preserve">0.4 km at depths representative of the </w:t>
      </w:r>
      <w:proofErr w:type="spellStart"/>
      <w:r w:rsidRPr="007B522C">
        <w:rPr>
          <w:lang w:val="en-GB"/>
        </w:rPr>
        <w:t>Halemaʻumaʻu</w:t>
      </w:r>
      <w:proofErr w:type="spellEnd"/>
      <w:r w:rsidRPr="007B522C">
        <w:rPr>
          <w:lang w:val="en-GB"/>
        </w:rPr>
        <w:t xml:space="preserve"> reservoir </w:t>
      </w:r>
      <w:r w:rsidR="00CB6366">
        <w:rPr>
          <w:lang w:val="en-GB"/>
        </w:rPr>
        <w:t>(</w:t>
      </w:r>
      <w:r w:rsidRPr="007B522C">
        <w:rPr>
          <w:lang w:val="en-GB"/>
        </w:rPr>
        <w:t>1-2 km), and ~0.6-1</w:t>
      </w:r>
      <w:ins w:id="148" w:author="Charlotte Devitre" w:date="2024-07-24T10:49:00Z" w16du:dateUtc="2024-07-24T17:49:00Z">
        <w:r w:rsidR="004F2B3A">
          <w:rPr>
            <w:lang w:val="en-GB"/>
          </w:rPr>
          <w:t xml:space="preserve">.0 </w:t>
        </w:r>
      </w:ins>
      <w:r w:rsidRPr="007B522C">
        <w:rPr>
          <w:lang w:val="en-GB"/>
        </w:rPr>
        <w:t xml:space="preserve"> km at the depths of the </w:t>
      </w:r>
      <w:del w:id="149" w:author="Charlotte Devitre" w:date="2024-07-24T10:49:00Z" w16du:dateUtc="2024-07-24T17:49:00Z">
        <w:r w:rsidR="007C5202" w:rsidDel="004F2B3A">
          <w:rPr>
            <w:lang w:val="en-GB"/>
          </w:rPr>
          <w:delText>S</w:delText>
        </w:r>
        <w:r w:rsidRPr="007B522C" w:rsidDel="004F2B3A">
          <w:rPr>
            <w:lang w:val="en-GB"/>
          </w:rPr>
          <w:delText>outh</w:delText>
        </w:r>
        <w:r w:rsidR="007C5202" w:rsidDel="004F2B3A">
          <w:rPr>
            <w:lang w:val="en-GB"/>
          </w:rPr>
          <w:delText>-</w:delText>
        </w:r>
        <w:r w:rsidRPr="007B522C" w:rsidDel="004F2B3A">
          <w:rPr>
            <w:lang w:val="en-GB"/>
          </w:rPr>
          <w:delText xml:space="preserve">Caldera </w:delText>
        </w:r>
      </w:del>
      <w:ins w:id="150" w:author="Charlotte Devitre" w:date="2024-07-24T10:50:00Z" w16du:dateUtc="2024-07-24T17:50:00Z">
        <w:r w:rsidR="004F2B3A">
          <w:rPr>
            <w:lang w:val="en-GB"/>
          </w:rPr>
          <w:t xml:space="preserve">South Caldera </w:t>
        </w:r>
      </w:ins>
      <w:r w:rsidRPr="007B522C">
        <w:rPr>
          <w:lang w:val="en-GB"/>
        </w:rPr>
        <w:t>reservoir (3-5 km</w:t>
      </w:r>
      <w:r w:rsidR="007D29B0">
        <w:rPr>
          <w:lang w:val="en-GB"/>
        </w:rPr>
        <w:t>;</w:t>
      </w:r>
      <w:r w:rsidRPr="007B522C">
        <w:rPr>
          <w:lang w:val="en-GB"/>
        </w:rPr>
        <w:t xml:space="preserve"> Fig. 1b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4F7E2599" w14:textId="07DA3A56"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del w:id="151" w:author="Charlotte Devitre" w:date="2024-07-24T10:40:00Z" w16du:dateUtc="2024-07-24T17:40:00Z">
        <w:r w:rsidDel="004F2B3A">
          <w:rPr>
            <w:lang w:val="en-GB"/>
          </w:rPr>
          <w:delText>-inclusion</w:delText>
        </w:r>
      </w:del>
      <w:ins w:id="152" w:author="Charlotte Devitre" w:date="2024-07-24T10:40:00Z" w16du:dateUtc="2024-07-24T17:40:00Z">
        <w:r w:rsidR="004F2B3A">
          <w:rPr>
            <w:lang w:val="en-GB"/>
          </w:rPr>
          <w:t xml:space="preserve"> inclusion</w:t>
        </w:r>
      </w:ins>
      <w:r w:rsidR="00B90F91" w:rsidRPr="007B522C">
        <w:rPr>
          <w:lang w:val="en-GB"/>
        </w:rPr>
        <w:t xml:space="preserve"> barometry c</w:t>
      </w:r>
      <w:r w:rsidR="00B60F9C">
        <w:rPr>
          <w:lang w:val="en-GB"/>
        </w:rPr>
        <w:t>ould</w:t>
      </w:r>
      <w:r w:rsidR="00B90F91" w:rsidRPr="007B522C">
        <w:rPr>
          <w:lang w:val="en-GB"/>
        </w:rPr>
        <w:t xml:space="preserve"> be performed quickly enough to be useful for near</w:t>
      </w:r>
      <w:ins w:id="153" w:author="Charlotte Devitre" w:date="2024-07-24T10:51:00Z" w16du:dateUtc="2024-07-24T17:51:00Z">
        <w:r w:rsidR="00044509">
          <w:rPr>
            <w:lang w:val="en-GB"/>
          </w:rPr>
          <w:t>-</w:t>
        </w:r>
      </w:ins>
      <w:del w:id="154" w:author="Charlotte Devitre" w:date="2024-07-24T10:51:00Z" w16du:dateUtc="2024-07-24T17:51:00Z">
        <w:r w:rsidR="00B90F91" w:rsidRPr="007B522C" w:rsidDel="00044509">
          <w:rPr>
            <w:lang w:val="en-GB"/>
          </w:rPr>
          <w:delText xml:space="preserve"> </w:delText>
        </w:r>
      </w:del>
      <w:r w:rsidR="00B90F91" w:rsidRPr="007B522C">
        <w:rPr>
          <w:lang w:val="en-GB"/>
        </w:rPr>
        <w:t xml:space="preserve">real-time volcano monitoring </w:t>
      </w:r>
      <w:r w:rsidR="00B90F91" w:rsidRPr="007B522C">
        <w:rPr>
          <w:lang w:val="en-GB"/>
        </w:rPr>
        <w:fldChar w:fldCharType="begin"/>
      </w:r>
      <w:r w:rsidR="007C554B">
        <w:rPr>
          <w:lang w:val="en-GB"/>
        </w:rPr>
        <w:instrText xml:space="preserve"> ADDIN ZOTERO_ITEM CSL_CITATION {"citationID":"McJKzOKg","properties":{"formattedCitation":"(Dayton {\\i{}et al.}, 2023; Zanon {\\i{}et al.}, 2024)","plainCitation":"(Dayton et al., 2023; Zanon et al., 2024)","noteIndex":0},"citationItems":[{"id":"YRNO6Sw0/dYe0fgGr","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RNO6Sw0/ccrSVXsE","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C3296A" w:rsidRPr="00C3296A">
        <w:t xml:space="preserve">(Dayton </w:t>
      </w:r>
      <w:r w:rsidR="00C3296A" w:rsidRPr="00C3296A">
        <w:rPr>
          <w:i/>
          <w:iCs/>
        </w:rPr>
        <w:t>et al.</w:t>
      </w:r>
      <w:r w:rsidR="00C3296A" w:rsidRPr="00C3296A">
        <w:t xml:space="preserve">, 2023; </w:t>
      </w:r>
      <w:proofErr w:type="spellStart"/>
      <w:r w:rsidR="00C3296A" w:rsidRPr="00C3296A">
        <w:lastRenderedPageBreak/>
        <w:t>Zanon</w:t>
      </w:r>
      <w:proofErr w:type="spellEnd"/>
      <w:r w:rsidR="00C3296A" w:rsidRPr="00C3296A">
        <w:t xml:space="preserve"> </w:t>
      </w:r>
      <w:r w:rsidR="00C3296A" w:rsidRPr="00C3296A">
        <w:rPr>
          <w:i/>
          <w:iCs/>
        </w:rPr>
        <w:t>et al.</w:t>
      </w:r>
      <w:r w:rsidR="00C3296A" w:rsidRPr="00C3296A">
        <w:t>, 2024)</w:t>
      </w:r>
      <w:r w:rsidR="00B90F91" w:rsidRPr="007B522C">
        <w:fldChar w:fldCharType="end"/>
      </w:r>
      <w:r w:rsidR="00B90F91" w:rsidRPr="007B522C">
        <w:rPr>
          <w:lang w:val="en-GB"/>
        </w:rPr>
        <w:t xml:space="preserve">. </w:t>
      </w:r>
      <w:bookmarkStart w:id="155" w:name="_Hlk172806679"/>
      <w:moveToRangeStart w:id="156" w:author="Charlotte Devitre" w:date="2024-07-24T10:53:00Z" w:name="move172710804"/>
      <w:moveTo w:id="157" w:author="Charlotte Devitre" w:date="2024-07-24T10:53:00Z" w16du:dateUtc="2024-07-24T17:53:00Z">
        <w:r w:rsidR="00044509" w:rsidRPr="007B522C">
          <w:rPr>
            <w:lang w:val="en-GB"/>
          </w:rPr>
          <w:t xml:space="preserve">The </w:t>
        </w:r>
        <w:r w:rsidR="00044509" w:rsidRPr="007B522C">
          <w:t xml:space="preserve">CONVERSE Hawai‘i Scientific Advisory Committee </w:t>
        </w:r>
        <w:r w:rsidR="00044509" w:rsidRPr="007B522C">
          <w:fldChar w:fldCharType="begin"/>
        </w:r>
      </w:moveTo>
      <w:r w:rsidR="007C554B">
        <w:instrText xml:space="preserve"> ADDIN ZOTERO_ITEM CSL_CITATION {"citationID":"GDSQzjPt","properties":{"formattedCitation":"(Cooper {\\i{}et al.}, 2023)","plainCitation":"(Cooper et al., 2023)","noteIndex":0},"citationItems":[{"id":"YRNO6Sw0/fXi2HvP5","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moveTo w:id="158" w:author="Charlotte Devitre" w:date="2024-07-24T10:53:00Z" w16du:dateUtc="2024-07-24T17:53: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moveTo>
      <w:bookmarkEnd w:id="155"/>
      <w:moveToRangeEnd w:id="156"/>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ins w:id="159" w:author="Charlotte Devitre" w:date="2024-07-24T10:51:00Z" w16du:dateUtc="2024-07-24T17:51:00Z">
        <w:r w:rsidR="00044509">
          <w:rPr>
            <w:lang w:val="en-GB"/>
          </w:rPr>
          <w:t>-</w:t>
        </w:r>
      </w:ins>
      <w:del w:id="160" w:author="Charlotte Devitre" w:date="2024-07-24T10:51:00Z" w16du:dateUtc="2024-07-24T17:51:00Z">
        <w:r w:rsidR="007D29B0" w:rsidDel="00044509">
          <w:rPr>
            <w:lang w:val="en-GB"/>
          </w:rPr>
          <w:delText xml:space="preserve"> </w:delText>
        </w:r>
      </w:del>
      <w:r w:rsidR="00B60F9C">
        <w:rPr>
          <w:lang w:val="en-GB"/>
        </w:rPr>
        <w:t xml:space="preserve">real-time simulation to </w:t>
      </w:r>
      <w:r w:rsidR="00B90F91" w:rsidRPr="007B522C">
        <w:rPr>
          <w:lang w:val="en-GB"/>
        </w:rPr>
        <w:t xml:space="preserve">rigorously assess how quickly </w:t>
      </w:r>
      <w:r w:rsidR="004E38D9">
        <w:rPr>
          <w:lang w:val="en-GB"/>
        </w:rPr>
        <w:t>fluid</w:t>
      </w:r>
      <w:del w:id="161" w:author="Charlotte Devitre" w:date="2024-07-24T10:40:00Z" w16du:dateUtc="2024-07-24T17:40:00Z">
        <w:r w:rsidR="004E38D9" w:rsidDel="004F2B3A">
          <w:rPr>
            <w:lang w:val="en-GB"/>
          </w:rPr>
          <w:delText>-inclusion</w:delText>
        </w:r>
      </w:del>
      <w:ins w:id="162" w:author="Charlotte Devitre" w:date="2024-07-24T10:40:00Z" w16du:dateUtc="2024-07-24T17:40:00Z">
        <w:r w:rsidR="004F2B3A">
          <w:rPr>
            <w:lang w:val="en-GB"/>
          </w:rPr>
          <w:t xml:space="preserve"> inclusion</w:t>
        </w:r>
      </w:ins>
      <w:r w:rsidR="00B90F91" w:rsidRPr="00E92B49">
        <w:rPr>
          <w:lang w:val="en-GB"/>
        </w:rPr>
        <w:t xml:space="preserve"> depths can be obtained from erupted material, and whether these timescales are short enough to have </w:t>
      </w:r>
      <w:r w:rsidR="00B90F91" w:rsidRPr="007B522C">
        <w:rPr>
          <w:lang w:val="en-GB"/>
        </w:rPr>
        <w:t xml:space="preserve">utility as a petrological monitoring tool. </w:t>
      </w:r>
      <w:moveFromRangeStart w:id="163" w:author="Charlotte Devitre" w:date="2024-07-24T10:53:00Z" w:name="move172710804"/>
      <w:moveFrom w:id="164" w:author="Charlotte Devitre" w:date="2024-07-24T10:53:00Z" w16du:dateUtc="2024-07-24T17:53:00Z">
        <w:r w:rsidR="00B90F91" w:rsidRPr="007B522C" w:rsidDel="00044509">
          <w:rPr>
            <w:lang w:val="en-GB"/>
          </w:rPr>
          <w:t xml:space="preserve">The </w:t>
        </w:r>
        <w:r w:rsidR="00B90F91" w:rsidRPr="007B522C" w:rsidDel="00044509">
          <w:t xml:space="preserve">CONVERSE Hawai‘i Scientific Advisory Committee </w:t>
        </w:r>
        <w:r w:rsidR="00B90F91" w:rsidRPr="007B522C" w:rsidDel="00044509">
          <w:fldChar w:fldCharType="begin"/>
        </w:r>
        <w:r w:rsidR="00C3296A" w:rsidDel="00044509">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rsidDel="00044509">
          <w:fldChar w:fldCharType="separate"/>
        </w:r>
        <w:r w:rsidR="00C3296A" w:rsidRPr="00C3296A" w:rsidDel="00044509">
          <w:t xml:space="preserve">(Cooper </w:t>
        </w:r>
        <w:r w:rsidR="00C3296A" w:rsidRPr="00C3296A" w:rsidDel="00044509">
          <w:rPr>
            <w:i/>
            <w:iCs/>
          </w:rPr>
          <w:t>et al.</w:t>
        </w:r>
        <w:r w:rsidR="00C3296A" w:rsidRPr="00C3296A" w:rsidDel="00044509">
          <w:t>, 2023)</w:t>
        </w:r>
        <w:r w:rsidR="00B90F91" w:rsidRPr="007B522C" w:rsidDel="00044509">
          <w:fldChar w:fldCharType="end"/>
        </w:r>
        <w:r w:rsidR="00B90F91" w:rsidRPr="007B522C" w:rsidDel="00044509">
          <w:t xml:space="preserve"> specifically recommended that key science questions should be identified, and pre-planning science activities performed, to facilitate more rapid implementation across a broader scientific group during hazardous eruptions. </w:t>
        </w:r>
      </w:moveFrom>
      <w:bookmarkStart w:id="165" w:name="_Hlk172806765"/>
      <w:moveFromRangeEnd w:id="163"/>
      <w:r w:rsidR="00B90F91" w:rsidRPr="007B522C">
        <w:rPr>
          <w:lang w:val="en-GB"/>
        </w:rPr>
        <w:t>Performing these simulations during relatively small, low</w:t>
      </w:r>
      <w:ins w:id="166" w:author="Charlotte Devitre" w:date="2024-07-24T10:55:00Z" w16du:dateUtc="2024-07-24T17:55:00Z">
        <w:r w:rsidR="00044509">
          <w:rPr>
            <w:lang w:val="en-GB"/>
          </w:rPr>
          <w:t>-</w:t>
        </w:r>
      </w:ins>
      <w:del w:id="167" w:author="Charlotte Devitre" w:date="2024-07-24T10:55:00Z" w16du:dateUtc="2024-07-24T17:55:00Z">
        <w:r w:rsidR="00B90F91" w:rsidRPr="007B522C" w:rsidDel="00044509">
          <w:rPr>
            <w:lang w:val="en-GB"/>
          </w:rPr>
          <w:delText xml:space="preserve"> </w:delText>
        </w:r>
      </w:del>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C554B">
        <w:rPr>
          <w:lang w:val="en-GB"/>
        </w:rPr>
        <w:instrText xml:space="preserve"> ADDIN ZOTERO_ITEM CSL_CITATION {"citationID":"n02ZawQN","properties":{"formattedCitation":"(Andrews {\\i{}et al.}, 2019)","plainCitation":"(Andrews et al., 2019)","noteIndex":0},"citationItems":[{"id":"YRNO6Sw0/pfgqX8Id","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C554B">
        <w:rPr>
          <w:lang w:val="en-GB"/>
        </w:rPr>
        <w:instrText xml:space="preserve"> ADDIN ZOTERO_ITEM CSL_CITATION {"citationID":"iQDKi7ME","properties":{"formattedCitation":"(Dietterich and Neal, 2022)","plainCitation":"(Dietterich and Neal, 2022)","noteIndex":0},"citationItems":[{"id":"YRNO6Sw0/ZlzAi8Z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165"/>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del w:id="168" w:author="Charlotte Devitre" w:date="2024-07-24T10:40:00Z" w16du:dateUtc="2024-07-24T17:40:00Z">
        <w:r w:rsidDel="004F2B3A">
          <w:rPr>
            <w:lang w:val="en-GB"/>
          </w:rPr>
          <w:delText>-inclusion</w:delText>
        </w:r>
      </w:del>
      <w:ins w:id="169" w:author="Charlotte Devitre" w:date="2024-07-24T10:40:00Z" w16du:dateUtc="2024-07-24T17:40:00Z">
        <w:r w:rsidR="004F2B3A">
          <w:rPr>
            <w:lang w:val="en-GB"/>
          </w:rPr>
          <w:t xml:space="preserve"> inclusion</w:t>
        </w:r>
      </w:ins>
      <w:r w:rsidR="00B90F91" w:rsidRPr="007B522C">
        <w:rPr>
          <w:lang w:val="en-GB"/>
        </w:rPr>
        <w:t xml:space="preserve"> work in collaboration with academic institutions </w:t>
      </w:r>
      <w:r w:rsidR="00B90F91" w:rsidRPr="007B522C">
        <w:t xml:space="preserve">was not taxing on observatory </w:t>
      </w:r>
      <w:ins w:id="170" w:author="Charlotte Devitre" w:date="2024-07-24T10:56:00Z" w16du:dateUtc="2024-07-24T17:56:00Z">
        <w:r w:rsidR="00044509">
          <w:t xml:space="preserve">or academic </w:t>
        </w:r>
      </w:ins>
      <w:r w:rsidR="00B90F91" w:rsidRPr="007B522C">
        <w:t>staff and can be employed during future eruptions.</w:t>
      </w:r>
    </w:p>
    <w:p w14:paraId="35753D84" w14:textId="7708B29F" w:rsidR="00B90F91" w:rsidRPr="007B522C" w:rsidRDefault="00B90F91" w:rsidP="00B90F91">
      <w:pPr>
        <w:pStyle w:val="Text"/>
        <w:spacing w:line="480" w:lineRule="auto"/>
        <w:ind w:firstLine="0"/>
        <w:jc w:val="both"/>
      </w:pPr>
      <w:del w:id="171" w:author="Charlotte Devitre" w:date="2024-07-24T15:18:00Z" w16du:dateUtc="2024-07-24T22:18:00Z">
        <w:r w:rsidRPr="007B522C" w:rsidDel="00664D0B">
          <w:rPr>
            <w:noProof/>
          </w:rPr>
          <w:lastRenderedPageBreak/>
          <w:drawing>
            <wp:inline distT="0" distB="0" distL="0" distR="0" wp14:anchorId="15DA86F3" wp14:editId="38197C23">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ins w:id="172" w:author="Charlotte Devitre" w:date="2024-07-24T15:18:00Z" w16du:dateUtc="2024-07-24T22:18:00Z">
        <w:r w:rsidR="00664D0B" w:rsidRPr="00664D0B">
          <w:rPr>
            <w:noProof/>
          </w:rPr>
          <w:t xml:space="preserve"> </w:t>
        </w:r>
      </w:ins>
      <w:ins w:id="173" w:author="Charlotte Devitre" w:date="2024-07-25T13:01:00Z" w16du:dateUtc="2024-07-25T20:01:00Z">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3"/>
                      <a:stretch>
                        <a:fillRect/>
                      </a:stretch>
                    </pic:blipFill>
                    <pic:spPr>
                      <a:xfrm>
                        <a:off x="0" y="0"/>
                        <a:ext cx="5486400" cy="4563745"/>
                      </a:xfrm>
                      <a:prstGeom prst="rect">
                        <a:avLst/>
                      </a:prstGeom>
                    </pic:spPr>
                  </pic:pic>
                </a:graphicData>
              </a:graphic>
            </wp:inline>
          </w:drawing>
        </w:r>
      </w:ins>
    </w:p>
    <w:p w14:paraId="58CDB63C" w14:textId="6D045436"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del w:id="174" w:author="Charlotte Devitre" w:date="2024-07-24T10:40:00Z" w16du:dateUtc="2024-07-24T17:40:00Z">
        <w:r w:rsidR="00834561" w:rsidDel="004F2B3A">
          <w:rPr>
            <w:b/>
            <w:bCs/>
            <w:i/>
            <w:iCs/>
            <w:lang w:val="en-GB"/>
          </w:rPr>
          <w:delText>-inclusion</w:delText>
        </w:r>
      </w:del>
      <w:ins w:id="175" w:author="Charlotte Devitre" w:date="2024-07-24T10:40:00Z" w16du:dateUtc="2024-07-24T17:40:00Z">
        <w:r w:rsidR="004F2B3A">
          <w:rPr>
            <w:b/>
            <w:bCs/>
            <w:i/>
            <w:iCs/>
            <w:lang w:val="en-GB"/>
          </w:rPr>
          <w:t xml:space="preserve"> inclusion</w:t>
        </w:r>
      </w:ins>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7C554B">
        <w:rPr>
          <w:i/>
          <w:iCs/>
          <w:lang w:val="en-GB"/>
        </w:rPr>
        <w:instrText xml:space="preserve"> ADDIN ZOTERO_ITEM CSL_CITATION {"citationID":"2c3MJBA6","properties":{"formattedCitation":"(Span and Wagner, 1996)","plainCitation":"(Span and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w:t>
      </w:r>
      <w:del w:id="176" w:author="Charlotte Devitre" w:date="2024-07-24T10:40:00Z" w16du:dateUtc="2024-07-24T17:40:00Z">
        <w:r w:rsidR="004E38D9" w:rsidDel="004F2B3A">
          <w:rPr>
            <w:i/>
            <w:iCs/>
          </w:rPr>
          <w:delText>-inclusion</w:delText>
        </w:r>
      </w:del>
      <w:ins w:id="177" w:author="Charlotte Devitre" w:date="2024-07-24T10:40:00Z" w16du:dateUtc="2024-07-24T17:40:00Z">
        <w:r w:rsidR="004F2B3A">
          <w:rPr>
            <w:i/>
            <w:iCs/>
          </w:rPr>
          <w:t xml:space="preserve"> inclusion</w:t>
        </w:r>
      </w:ins>
      <w:r w:rsidR="00B60F9C">
        <w:rPr>
          <w:i/>
          <w:iCs/>
        </w:rPr>
        <w:t>s, melt</w:t>
      </w:r>
      <w:del w:id="178" w:author="Charlotte Devitre" w:date="2024-07-24T10:40:00Z" w16du:dateUtc="2024-07-24T17:40:00Z">
        <w:r w:rsidR="00B60F9C" w:rsidDel="004F2B3A">
          <w:rPr>
            <w:i/>
            <w:iCs/>
          </w:rPr>
          <w:delText>-inclusion</w:delText>
        </w:r>
      </w:del>
      <w:ins w:id="179" w:author="Charlotte Devitre" w:date="2024-07-24T10:40:00Z" w16du:dateUtc="2024-07-24T17:40:00Z">
        <w:r w:rsidR="004F2B3A">
          <w:rPr>
            <w:i/>
            <w:iCs/>
          </w:rPr>
          <w:t xml:space="preserve"> inclusion</w:t>
        </w:r>
      </w:ins>
      <w:r w:rsidR="00B60F9C">
        <w:rPr>
          <w:i/>
          <w:iCs/>
        </w:rPr>
        <w:t xml:space="preserve">s </w:t>
      </w:r>
      <w:r w:rsidR="00B60F9C">
        <w:rPr>
          <w:i/>
          <w:iCs/>
        </w:rPr>
        <w:lastRenderedPageBreak/>
        <w:t>and</w:t>
      </w:r>
      <w:r w:rsidRPr="007B522C">
        <w:rPr>
          <w:i/>
          <w:iCs/>
        </w:rPr>
        <w:t xml:space="preserve"> geophysics </w:t>
      </w:r>
      <w:r w:rsidRPr="007B522C">
        <w:rPr>
          <w:i/>
          <w:iCs/>
        </w:rPr>
        <w:fldChar w:fldCharType="begin"/>
      </w:r>
      <w:r w:rsidR="007C554B">
        <w:rPr>
          <w:i/>
          <w:iCs/>
        </w:rPr>
        <w:instrText xml:space="preserve"> ADDIN ZOTERO_ITEM CSL_CITATION {"citationID":"6eBD2Wqn","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i/>
          <w:iCs/>
        </w:rPr>
        <w:instrText>∼</w:instrText>
      </w:r>
      <w:r w:rsidR="007C554B">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i/>
          <w:iCs/>
        </w:rPr>
        <w:instrText>∼</w:instrText>
      </w:r>
      <w:r w:rsidR="007C554B">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del w:id="180" w:author="Charlotte Devitre" w:date="2024-07-24T10:49:00Z" w16du:dateUtc="2024-07-24T17:49:00Z">
        <w:r w:rsidR="007C5202" w:rsidDel="004F2B3A">
          <w:rPr>
            <w:i/>
            <w:iCs/>
          </w:rPr>
          <w:delText>South-Caldera</w:delText>
        </w:r>
        <w:r w:rsidRPr="00C3296A" w:rsidDel="004F2B3A">
          <w:rPr>
            <w:i/>
            <w:iCs/>
          </w:rPr>
          <w:delText xml:space="preserve"> </w:delText>
        </w:r>
      </w:del>
      <w:ins w:id="181" w:author="Charlotte Devitre" w:date="2024-07-24T10:50:00Z" w16du:dateUtc="2024-07-24T17:50:00Z">
        <w:r w:rsidR="004F2B3A">
          <w:rPr>
            <w:i/>
            <w:iCs/>
          </w:rPr>
          <w:t xml:space="preserve">South Caldera </w:t>
        </w:r>
      </w:ins>
      <w:r w:rsidRPr="00C3296A">
        <w:rPr>
          <w:i/>
          <w:iCs/>
        </w:rPr>
        <w:t xml:space="preserve">reservoir. </w:t>
      </w:r>
      <w:r w:rsidRPr="007B522C">
        <w:rPr>
          <w:i/>
          <w:iCs/>
        </w:rPr>
        <w:t xml:space="preserve">Stars show hypothetical </w:t>
      </w:r>
      <w:r w:rsidR="004E38D9">
        <w:rPr>
          <w:i/>
          <w:iCs/>
        </w:rPr>
        <w:t>fluid</w:t>
      </w:r>
      <w:del w:id="182" w:author="Charlotte Devitre" w:date="2024-07-24T10:40:00Z" w16du:dateUtc="2024-07-24T17:40:00Z">
        <w:r w:rsidR="004E38D9" w:rsidDel="004F2B3A">
          <w:rPr>
            <w:i/>
            <w:iCs/>
          </w:rPr>
          <w:delText>-inclusion</w:delText>
        </w:r>
      </w:del>
      <w:ins w:id="183"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del w:id="184" w:author="Charlotte Devitre" w:date="2024-07-24T10:49:00Z" w16du:dateUtc="2024-07-24T17:49:00Z">
        <w:r w:rsidR="007C5202" w:rsidDel="004F2B3A">
          <w:rPr>
            <w:i/>
            <w:iCs/>
          </w:rPr>
          <w:delText>South-Caldera</w:delText>
        </w:r>
        <w:r w:rsidRPr="007B522C" w:rsidDel="004F2B3A">
          <w:rPr>
            <w:i/>
            <w:iCs/>
          </w:rPr>
          <w:delText xml:space="preserve"> </w:delText>
        </w:r>
      </w:del>
      <w:ins w:id="185" w:author="Charlotte Devitre" w:date="2024-07-24T10:50:00Z" w16du:dateUtc="2024-07-24T17:50:00Z">
        <w:r w:rsidR="004F2B3A">
          <w:rPr>
            <w:i/>
            <w:iCs/>
          </w:rPr>
          <w:t xml:space="preserve">South Caldera </w:t>
        </w:r>
      </w:ins>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ins w:id="186" w:author="Charlotte Devitre" w:date="2024-07-24T15:39:00Z" w16du:dateUtc="2024-07-24T22:39:00Z">
        <w:r w:rsidR="00EA6185">
          <w:rPr>
            <w:i/>
            <w:iCs/>
            <w:lang w:val="en-GB"/>
          </w:rPr>
          <w:t>p</w:t>
        </w:r>
      </w:ins>
      <w:del w:id="187" w:author="Charlotte Devitre" w:date="2024-07-24T15:39:00Z" w16du:dateUtc="2024-07-24T22:39:00Z">
        <w:r w:rsidRPr="007B522C" w:rsidDel="00EA6185">
          <w:rPr>
            <w:i/>
            <w:iCs/>
            <w:lang w:val="en-GB"/>
          </w:rPr>
          <w:delText>P</w:delText>
        </w:r>
      </w:del>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7C554B">
        <w:rPr>
          <w:i/>
          <w:iCs/>
          <w:lang w:val="en-GB"/>
        </w:rPr>
        <w:instrText xml:space="preserve"> ADDIN ZOTERO_ITEM CSL_CITATION {"citationID":"tcJiGUvi","properties":{"formattedCitation":"(Duan and Zhang, 2006)","plainCitation":"(Duan and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7C554B">
        <w:rPr>
          <w:i/>
          <w:iCs/>
        </w:rPr>
        <w:instrText xml:space="preserve"> ADDIN ZOTERO_ITEM CSL_CITATION {"citationID":"94uW0GpO","properties":{"formattedCitation":"(Yoshimura, 2023)","plainCitation":"(Yoshimura, 2023)","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i/>
          <w:iCs/>
        </w:rPr>
        <w:instrText>∼</w:instrText>
      </w:r>
      <w:r w:rsidR="007C554B">
        <w:rPr>
          <w:i/>
          <w:iCs/>
        </w:rPr>
        <w:instrText xml:space="preserve"> 2573 K and </w:instrText>
      </w:r>
      <w:r w:rsidR="007C554B">
        <w:rPr>
          <w:rFonts w:ascii="Cambria Math" w:hAnsi="Cambria Math" w:cs="Cambria Math"/>
          <w:i/>
          <w:iCs/>
        </w:rPr>
        <w:instrText>∼</w:instrText>
      </w:r>
      <w:r w:rsidR="007C554B">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del w:id="188" w:author="Charlotte Devitre" w:date="2024-07-24T10:40:00Z" w16du:dateUtc="2024-07-24T17:40:00Z">
        <w:r w:rsidR="004E38D9" w:rsidDel="004F2B3A">
          <w:rPr>
            <w:i/>
            <w:iCs/>
          </w:rPr>
          <w:delText>-inclusion</w:delText>
        </w:r>
      </w:del>
      <w:ins w:id="189"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del w:id="190" w:author="Charlotte Devitre" w:date="2024-07-24T10:49:00Z" w16du:dateUtc="2024-07-24T17:49:00Z">
        <w:r w:rsidR="007C5202" w:rsidDel="004F2B3A">
          <w:rPr>
            <w:i/>
            <w:iCs/>
          </w:rPr>
          <w:delText>South-Caldera</w:delText>
        </w:r>
        <w:r w:rsidRPr="007B522C" w:rsidDel="004F2B3A">
          <w:rPr>
            <w:i/>
            <w:iCs/>
          </w:rPr>
          <w:delText xml:space="preserve"> </w:delText>
        </w:r>
      </w:del>
      <w:ins w:id="191" w:author="Charlotte Devitre" w:date="2024-07-24T10:50:00Z" w16du:dateUtc="2024-07-24T17:50:00Z">
        <w:r w:rsidR="004F2B3A">
          <w:rPr>
            <w:i/>
            <w:iCs/>
          </w:rPr>
          <w:t xml:space="preserve">South Caldera </w:t>
        </w:r>
      </w:ins>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7C554B">
        <w:rPr>
          <w:i/>
          <w:iCs/>
        </w:rPr>
        <w:instrText xml:space="preserve"> ADDIN ZOTERO_ITEM CSL_CITATION {"citationID":"Cesiupd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del w:id="192" w:author="Charlotte Devitre" w:date="2024-07-24T15:39:00Z" w16du:dateUtc="2024-07-24T22:39:00Z">
        <w:r w:rsidRPr="007B522C" w:rsidDel="00EA6185">
          <w:rPr>
            <w:i/>
            <w:iCs/>
          </w:rPr>
          <w:delText xml:space="preserve"> and</w:delText>
        </w:r>
      </w:del>
      <w:ins w:id="193" w:author="Charlotte Devitre" w:date="2024-07-24T15:39:00Z" w16du:dateUtc="2024-07-24T22:39:00Z">
        <w:r w:rsidR="00EA6185">
          <w:rPr>
            <w:i/>
            <w:iCs/>
          </w:rPr>
          <w:t>.</w:t>
        </w:r>
      </w:ins>
      <w:r w:rsidRPr="007B522C">
        <w:rPr>
          <w:i/>
          <w:iCs/>
        </w:rPr>
        <w:t xml:space="preserve"> </w:t>
      </w:r>
      <w:del w:id="194" w:author="Charlotte Devitre" w:date="2024-07-24T15:39:00Z" w16du:dateUtc="2024-07-24T22:39:00Z">
        <w:r w:rsidR="000D445D" w:rsidDel="00EA6185">
          <w:rPr>
            <w:i/>
            <w:iCs/>
          </w:rPr>
          <w:delText>error</w:delText>
        </w:r>
      </w:del>
      <w:ins w:id="195" w:author="Charlotte Devitre" w:date="2024-07-24T15:39:00Z" w16du:dateUtc="2024-07-24T22:39:00Z">
        <w:r w:rsidR="00EA6185">
          <w:rPr>
            <w:i/>
            <w:iCs/>
          </w:rPr>
          <w:t xml:space="preserve">Error </w:t>
        </w:r>
      </w:ins>
      <w:del w:id="196" w:author="Charlotte Devitre" w:date="2024-07-24T15:39:00Z" w16du:dateUtc="2024-07-24T22:39:00Z">
        <w:r w:rsidR="000D445D" w:rsidDel="00EA6185">
          <w:rPr>
            <w:i/>
            <w:iCs/>
          </w:rPr>
          <w:delText>-</w:delText>
        </w:r>
      </w:del>
      <w:r w:rsidR="000D445D">
        <w:rPr>
          <w:i/>
          <w:iCs/>
        </w:rPr>
        <w:t>bars</w:t>
      </w:r>
      <w:r w:rsidRPr="007B522C">
        <w:rPr>
          <w:i/>
          <w:iCs/>
        </w:rPr>
        <w:t xml:space="preserve"> represent</w:t>
      </w:r>
      <w:del w:id="197" w:author="Charlotte Devitre" w:date="2024-07-24T15:39:00Z" w16du:dateUtc="2024-07-24T22:39:00Z">
        <w:r w:rsidRPr="007B522C" w:rsidDel="00EA6185">
          <w:rPr>
            <w:i/>
            <w:iCs/>
          </w:rPr>
          <w:delText>ing</w:delText>
        </w:r>
      </w:del>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7C554B">
        <w:rPr>
          <w:i/>
          <w:iCs/>
        </w:rPr>
        <w:instrText xml:space="preserve"> ADDIN ZOTERO_ITEM CSL_CITATION {"citationID":"4ZkcR5as","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3CAE6ACA"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del w:id="198" w:author="Charlotte Devitre" w:date="2024-07-24T10:40:00Z" w16du:dateUtc="2024-07-24T17:40:00Z">
        <w:r w:rsidR="00834561" w:rsidDel="004F2B3A">
          <w:rPr>
            <w:lang w:val="en-GB"/>
          </w:rPr>
          <w:delText>-inclusion</w:delText>
        </w:r>
      </w:del>
      <w:ins w:id="199" w:author="Charlotte Devitre" w:date="2024-07-24T10:40:00Z" w16du:dateUtc="2024-07-24T17:40:00Z">
        <w:r w:rsidR="004F2B3A">
          <w:rPr>
            <w:lang w:val="en-GB"/>
          </w:rPr>
          <w:t xml:space="preserve"> inclusion</w:t>
        </w:r>
      </w:ins>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del w:id="200"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201" w:author="Charlotte Devitre" w:date="2024-07-24T10:50:00Z" w16du:dateUtc="2024-07-24T17:50:00Z">
        <w:r w:rsidR="004F2B3A">
          <w:rPr>
            <w:lang w:val="en-GB"/>
          </w:rPr>
          <w:t xml:space="preserve">South Caldera </w:t>
        </w:r>
      </w:ins>
      <w:r w:rsidRPr="007B522C">
        <w:rPr>
          <w:lang w:val="en-GB"/>
        </w:rPr>
        <w:t xml:space="preserve">at 3-5 km) at this volcano have been well constrained by various independent geophysical and petrological methods, including prior </w:t>
      </w:r>
      <w:r w:rsidR="004E38D9">
        <w:rPr>
          <w:lang w:val="en-GB"/>
        </w:rPr>
        <w:t>fluid</w:t>
      </w:r>
      <w:del w:id="202" w:author="Charlotte Devitre" w:date="2024-07-24T10:40:00Z" w16du:dateUtc="2024-07-24T17:40:00Z">
        <w:r w:rsidR="004E38D9" w:rsidDel="004F2B3A">
          <w:rPr>
            <w:lang w:val="en-GB"/>
          </w:rPr>
          <w:delText>-inclusion</w:delText>
        </w:r>
      </w:del>
      <w:ins w:id="203" w:author="Charlotte Devitre" w:date="2024-07-24T10:40:00Z" w16du:dateUtc="2024-07-24T17:40:00Z">
        <w:r w:rsidR="004F2B3A">
          <w:rPr>
            <w:lang w:val="en-GB"/>
          </w:rPr>
          <w:t xml:space="preserve"> inclusion</w:t>
        </w:r>
      </w:ins>
      <w:r w:rsidRPr="007B522C">
        <w:rPr>
          <w:lang w:val="en-GB"/>
        </w:rPr>
        <w:t xml:space="preserve"> barometry </w:t>
      </w:r>
      <w:r w:rsidRPr="007B522C">
        <w:rPr>
          <w:lang w:val="en-GB"/>
        </w:rPr>
        <w:fldChar w:fldCharType="begin"/>
      </w:r>
      <w:r w:rsidR="007C554B">
        <w:rPr>
          <w:lang w:val="en-GB"/>
        </w:rPr>
        <w:instrText xml:space="preserve"> ADDIN ZOTERO_ITEM CSL_CITATION {"citationID":"SUngdoX9","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lang w:val="en-GB"/>
        </w:rPr>
        <w:instrText>∼</w:instrText>
      </w:r>
      <w:r w:rsidR="007C554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lang w:val="en-GB"/>
        </w:rPr>
        <w:instrText>∼</w:instrText>
      </w:r>
      <w:r w:rsidR="007C554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5455B503"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ins w:id="204" w:author="Charlotte Devitre" w:date="2024-07-24T10:58:00Z" w16du:dateUtc="2024-07-24T17:58:00Z">
        <w:r w:rsidR="00044509">
          <w:rPr>
            <w:lang w:val="en-GB"/>
          </w:rPr>
          <w:t>-</w:t>
        </w:r>
      </w:ins>
      <w:del w:id="205" w:author="Charlotte Devitre" w:date="2024-07-24T10:58:00Z" w16du:dateUtc="2024-07-24T17:58:00Z">
        <w:r w:rsidRPr="007605F5" w:rsidDel="00044509">
          <w:rPr>
            <w:lang w:val="en-GB"/>
          </w:rPr>
          <w:delText xml:space="preserve"> </w:delText>
        </w:r>
      </w:del>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del w:id="206" w:author="Charlotte Devitre" w:date="2024-07-24T10:40:00Z" w16du:dateUtc="2024-07-24T17:40:00Z">
        <w:r w:rsidR="004E38D9" w:rsidDel="004F2B3A">
          <w:rPr>
            <w:lang w:val="en-GB"/>
          </w:rPr>
          <w:delText>-inclusion</w:delText>
        </w:r>
      </w:del>
      <w:ins w:id="207" w:author="Charlotte Devitre" w:date="2024-07-24T10:40:00Z" w16du:dateUtc="2024-07-24T17:40:00Z">
        <w:r w:rsidR="004F2B3A">
          <w:rPr>
            <w:lang w:val="en-GB"/>
          </w:rPr>
          <w:t xml:space="preserve"> inclusion</w:t>
        </w:r>
      </w:ins>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del w:id="208" w:author="Charlotte Devitre" w:date="2024-07-24T10:40:00Z" w16du:dateUtc="2024-07-24T17:40:00Z">
        <w:r w:rsidR="004E38D9" w:rsidDel="004F2B3A">
          <w:rPr>
            <w:lang w:val="en-GB"/>
          </w:rPr>
          <w:delText>-inclusion</w:delText>
        </w:r>
      </w:del>
      <w:ins w:id="209" w:author="Charlotte Devitre" w:date="2024-07-24T10:40:00Z" w16du:dateUtc="2024-07-24T17:40:00Z">
        <w:r w:rsidR="004F2B3A">
          <w:rPr>
            <w:lang w:val="en-GB"/>
          </w:rPr>
          <w:t xml:space="preserve"> inclusion</w:t>
        </w:r>
      </w:ins>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del w:id="210" w:author="Charlotte Devitre" w:date="2024-07-24T10:40:00Z" w16du:dateUtc="2024-07-24T17:40:00Z">
        <w:r w:rsidR="004E38D9" w:rsidDel="004F2B3A">
          <w:rPr>
            <w:lang w:val="en-GB"/>
          </w:rPr>
          <w:delText>-inclusion</w:delText>
        </w:r>
      </w:del>
      <w:ins w:id="211" w:author="Charlotte Devitre" w:date="2024-07-24T10:40:00Z" w16du:dateUtc="2024-07-24T17:40:00Z">
        <w:r w:rsidR="004F2B3A">
          <w:rPr>
            <w:lang w:val="en-GB"/>
          </w:rPr>
          <w:t xml:space="preserve"> inclusion</w:t>
        </w:r>
      </w:ins>
      <w:r w:rsidR="004E38D9">
        <w:rPr>
          <w:lang w:val="en-GB"/>
        </w:rPr>
        <w:t>s</w:t>
      </w:r>
      <w:r w:rsidRPr="007B522C">
        <w:rPr>
          <w:lang w:val="en-GB"/>
        </w:rPr>
        <w:t xml:space="preserve"> using a </w:t>
      </w:r>
      <w:ins w:id="212" w:author="Charlotte Devitre" w:date="2024-07-24T10:58:00Z" w16du:dateUtc="2024-07-24T17:58:00Z">
        <w:r w:rsidR="00044509">
          <w:rPr>
            <w:lang w:val="en-GB"/>
          </w:rPr>
          <w:t>previously established</w:t>
        </w:r>
      </w:ins>
      <w:ins w:id="213" w:author="Charlotte Devitre" w:date="2024-07-24T10:59:00Z" w16du:dateUtc="2024-07-24T17:59:00Z">
        <w:r w:rsidR="00044509">
          <w:rPr>
            <w:lang w:val="en-GB"/>
          </w:rPr>
          <w:t xml:space="preserve"> instrument-specific </w:t>
        </w:r>
      </w:ins>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C554B">
        <w:rPr>
          <w:lang w:val="en-GB"/>
        </w:rPr>
        <w:instrText xml:space="preserve"> ADDIN ZOTERO_ITEM CSL_CITATION {"citationID":"mjzUYxpE","properties":{"formattedCitation":"(DeVitre {\\i{}et al.}, 2021; DeVitre and Wieser, 2024)","plainCitation":"(DeVitre et al., 2021; DeVitre and Wieser, 2024)","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ins w:id="214" w:author="Charlotte Devitre" w:date="2024-07-24T11:05:00Z" w16du:dateUtc="2024-07-24T18:05:00Z">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ins>
      <w:ins w:id="215" w:author="Charlotte Devitre" w:date="2024-07-24T11:06:00Z" w16du:dateUtc="2024-07-24T18:06:00Z">
        <w:r w:rsidR="00B55169">
          <w:rPr>
            <w:lang w:val="en-GB"/>
          </w:rPr>
          <w:t xml:space="preserve">daily </w:t>
        </w:r>
      </w:ins>
      <w:ins w:id="216" w:author="Charlotte Devitre" w:date="2024-07-24T11:05:00Z" w16du:dateUtc="2024-07-24T18:05:00Z">
        <w:r w:rsidR="00B55169">
          <w:rPr>
            <w:lang w:val="en-GB"/>
          </w:rPr>
          <w:t xml:space="preserve">data-to-results turnaround of ~15 minutes. </w:t>
        </w:r>
      </w:ins>
      <w:del w:id="217" w:author="Charlotte Devitre" w:date="2024-07-24T11:05:00Z" w16du:dateUtc="2024-07-24T18:05:00Z">
        <w:r w:rsidDel="00B55169">
          <w:rPr>
            <w:lang w:val="en-GB"/>
          </w:rPr>
          <w:delText>We calculated pressures</w:delText>
        </w:r>
      </w:del>
      <w:ins w:id="218" w:author="Charlotte Devitre" w:date="2024-07-24T11:05:00Z" w16du:dateUtc="2024-07-24T18:05:00Z">
        <w:r w:rsidR="00B55169">
          <w:rPr>
            <w:lang w:val="en-GB"/>
          </w:rPr>
          <w:t>Pressures were calculated</w:t>
        </w:r>
      </w:ins>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fDRa8gZ3","properties":{"formattedCitation":"(Span &amp; Wagner, 1996)","plainCitation":"(Span &amp;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ins w:id="219" w:author="Charlotte Devitre" w:date="2024-07-24T11:05:00Z" w16du:dateUtc="2024-07-24T18:05:00Z">
        <w:r w:rsidR="00B55169">
          <w:t xml:space="preserve"> implemented in </w:t>
        </w:r>
        <w:proofErr w:type="spellStart"/>
        <w:r w:rsidR="00B55169">
          <w:t>DiadFit</w:t>
        </w:r>
      </w:ins>
      <w:proofErr w:type="spellEnd"/>
      <w:r w:rsidRPr="007B522C">
        <w:rPr>
          <w:lang w:val="en-GB"/>
        </w:rPr>
        <w:t xml:space="preserve">. </w:t>
      </w:r>
      <w:del w:id="220" w:author="Charlotte Devitre" w:date="2024-07-24T11:05:00Z" w16du:dateUtc="2024-07-24T18:05:00Z">
        <w:r w:rsidR="00C25238" w:rsidDel="00B55169">
          <w:rPr>
            <w:lang w:val="en-GB"/>
          </w:rPr>
          <w:fldChar w:fldCharType="begin"/>
        </w:r>
        <w:r w:rsidR="00B55169" w:rsidDel="00B55169">
          <w:rPr>
            <w:lang w:val="en-GB"/>
          </w:rPr>
          <w:del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delInstrText>
        </w:r>
        <w:r w:rsidR="00C25238" w:rsidDel="00B55169">
          <w:rPr>
            <w:lang w:val="en-GB"/>
          </w:rPr>
          <w:fldChar w:fldCharType="separate"/>
        </w:r>
        <w:r w:rsidR="00B55169" w:rsidDel="00B55169">
          <w:rPr>
            <w:noProof/>
            <w:lang w:val="en-GB"/>
          </w:rPr>
          <w:delText>(Wieser and DeVitre, 2024)</w:delText>
        </w:r>
        <w:r w:rsidR="00C25238" w:rsidDel="00B55169">
          <w:rPr>
            <w:lang w:val="en-GB"/>
          </w:rPr>
          <w:fldChar w:fldCharType="end"/>
        </w:r>
      </w:del>
      <w:r w:rsidRPr="007B522C">
        <w:rPr>
          <w:lang w:val="en-GB"/>
        </w:rPr>
        <w:t xml:space="preserve">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7C554B">
        <w:rPr>
          <w:lang w:val="en-GB"/>
        </w:rPr>
        <w:instrText xml:space="preserve"> ADDIN ZOTERO_ITEM CSL_CITATION {"citationID":"g54qIx3Y","properties":{"formattedCitation":"(Yoshimura, 2023)","plainCitation":"(Yoshimura, 2023)","dontUpdate":true,"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lang w:val="en-GB"/>
        </w:rPr>
        <w:instrText>∼</w:instrText>
      </w:r>
      <w:r w:rsidR="007C554B">
        <w:rPr>
          <w:lang w:val="en-GB"/>
        </w:rPr>
        <w:instrText xml:space="preserve"> 2573 K and </w:instrText>
      </w:r>
      <w:r w:rsidR="007C554B">
        <w:rPr>
          <w:rFonts w:ascii="Cambria Math" w:hAnsi="Cambria Math" w:cs="Cambria Math"/>
          <w:lang w:val="en-GB"/>
        </w:rPr>
        <w:instrText>∼</w:instrText>
      </w:r>
      <w:r w:rsidR="007C554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qqvJgTw3","properties":{"formattedCitation":"(Duan &amp; Zhang, 2006)","plainCitation":"(Duan &amp;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del w:id="221" w:author="Charlotte Devitre" w:date="2024-07-24T10:40:00Z" w16du:dateUtc="2024-07-24T17:40:00Z">
        <w:r w:rsidR="00834561" w:rsidDel="004F2B3A">
          <w:rPr>
            <w:lang w:val="en-GB"/>
          </w:rPr>
          <w:delText>-inclusion</w:delText>
        </w:r>
      </w:del>
      <w:ins w:id="222" w:author="Charlotte Devitre" w:date="2024-07-24T10:40:00Z" w16du:dateUtc="2024-07-24T17:40:00Z">
        <w:r w:rsidR="004F2B3A">
          <w:rPr>
            <w:lang w:val="en-GB"/>
          </w:rPr>
          <w:t xml:space="preserve"> inclusion</w:t>
        </w:r>
      </w:ins>
      <w:r w:rsidRPr="007B522C">
        <w:rPr>
          <w:lang w:val="en-GB"/>
        </w:rPr>
        <w:t xml:space="preserve"> data at Kīlauea </w:t>
      </w:r>
      <w:r w:rsidRPr="007B522C">
        <w:rPr>
          <w:lang w:val="en-GB"/>
        </w:rPr>
        <w:fldChar w:fldCharType="begin"/>
      </w:r>
      <w:r w:rsidR="007C554B">
        <w:rPr>
          <w:lang w:val="en-GB"/>
        </w:rPr>
        <w:instrText xml:space="preserve"> ADDIN ZOTERO_ITEM CSL_CITATION {"citationID":"pM6NvpPH","properties":{"formattedCitation":"(Wieser {\\i{}et al.}, 2021; DeVitre and Wieser, 2024)","plainCitation":"(Wieser et al., 2021;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calculated pressures would be ~10% higher than originally reported to HVO if the </w:t>
      </w:r>
      <w:del w:id="223" w:author="Charlotte Devitre" w:date="2024-07-24T14:25:00Z" w16du:dateUtc="2024-07-24T21:25:00Z">
        <w:r w:rsidRPr="007B522C" w:rsidDel="001157FC">
          <w:rPr>
            <w:lang w:val="en-GB"/>
          </w:rPr>
          <w:delText xml:space="preserve"> </w:delText>
        </w:r>
      </w:del>
      <w:r w:rsidRPr="007B522C">
        <w:rPr>
          <w:lang w:val="en-GB"/>
        </w:rPr>
        <w:t>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w:t>
      </w:r>
      <w:r w:rsidRPr="007B522C">
        <w:rPr>
          <w:lang w:val="en-GB"/>
        </w:rPr>
        <w:lastRenderedPageBreak/>
        <w:t xml:space="preserve">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del w:id="224"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225" w:author="Charlotte Devitre" w:date="2024-07-24T10:50:00Z" w16du:dateUtc="2024-07-24T17:50:00Z">
        <w:r w:rsidR="004F2B3A">
          <w:rPr>
            <w:lang w:val="en-GB"/>
          </w:rPr>
          <w:t xml:space="preserve">South Caldera </w:t>
        </w:r>
      </w:ins>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7F60262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del w:id="226" w:author="Charlotte Devitre" w:date="2024-07-24T10:40:00Z" w16du:dateUtc="2024-07-24T17:40:00Z">
        <w:r w:rsidR="004E38D9" w:rsidDel="004F2B3A">
          <w:rPr>
            <w:i/>
            <w:iCs/>
            <w:lang w:val="en-GB"/>
          </w:rPr>
          <w:delText>-inclusion</w:delText>
        </w:r>
      </w:del>
      <w:ins w:id="227" w:author="Charlotte Devitre" w:date="2024-07-24T10:40:00Z" w16du:dateUtc="2024-07-24T17:40:00Z">
        <w:r w:rsidR="004F2B3A">
          <w:rPr>
            <w:i/>
            <w:iCs/>
            <w:lang w:val="en-GB"/>
          </w:rPr>
          <w:t xml:space="preserve"> inclusion</w:t>
        </w:r>
      </w:ins>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del w:id="228" w:author="Charlotte Devitre" w:date="2024-07-24T10:40:00Z" w16du:dateUtc="2024-07-24T17:40:00Z">
        <w:r w:rsidR="004E38D9" w:rsidDel="004F2B3A">
          <w:rPr>
            <w:bCs/>
            <w:i/>
            <w:iCs/>
            <w:lang w:val="en-GB"/>
          </w:rPr>
          <w:delText>-inclusion</w:delText>
        </w:r>
      </w:del>
      <w:ins w:id="229" w:author="Charlotte Devitre" w:date="2024-07-24T10:40:00Z" w16du:dateUtc="2024-07-24T17:40:00Z">
        <w:r w:rsidR="004F2B3A">
          <w:rPr>
            <w:bCs/>
            <w:i/>
            <w:iCs/>
            <w:lang w:val="en-GB"/>
          </w:rPr>
          <w:t xml:space="preserve"> inclusion</w:t>
        </w:r>
      </w:ins>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del w:id="230" w:author="Charlotte Devitre" w:date="2024-07-24T10:40:00Z" w16du:dateUtc="2024-07-24T17:40:00Z">
        <w:r w:rsidR="004E38D9" w:rsidDel="004F2B3A">
          <w:rPr>
            <w:bCs/>
            <w:i/>
            <w:iCs/>
            <w:lang w:val="en-GB"/>
          </w:rPr>
          <w:delText>-inclusion</w:delText>
        </w:r>
      </w:del>
      <w:ins w:id="231" w:author="Charlotte Devitre" w:date="2024-07-24T10:40:00Z" w16du:dateUtc="2024-07-24T17:40:00Z">
        <w:r w:rsidR="004F2B3A">
          <w:rPr>
            <w:bCs/>
            <w:i/>
            <w:iCs/>
            <w:lang w:val="en-GB"/>
          </w:rPr>
          <w:t xml:space="preserve"> inclusion</w:t>
        </w:r>
      </w:ins>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del w:id="232" w:author="Charlotte Devitre" w:date="2024-07-24T10:40:00Z" w16du:dateUtc="2024-07-24T17:40:00Z">
        <w:r w:rsidR="00612DF3" w:rsidDel="004F2B3A">
          <w:rPr>
            <w:i/>
            <w:iCs/>
          </w:rPr>
          <w:delText>-inclusion</w:delText>
        </w:r>
      </w:del>
      <w:ins w:id="233" w:author="Charlotte Devitre" w:date="2024-07-24T10:40:00Z" w16du:dateUtc="2024-07-24T17:40:00Z">
        <w:r w:rsidR="004F2B3A">
          <w:rPr>
            <w:i/>
            <w:iCs/>
          </w:rPr>
          <w:t xml:space="preserve"> inclusion</w:t>
        </w:r>
      </w:ins>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ins w:id="234" w:author="Charlotte Devitre" w:date="2024-07-24T15:40:00Z" w16du:dateUtc="2024-07-24T22:40:00Z">
        <w:r w:rsidR="00EA6185">
          <w:rPr>
            <w:i/>
            <w:iCs/>
          </w:rPr>
          <w:t>L</w:t>
        </w:r>
      </w:ins>
      <w:del w:id="235" w:author="Charlotte Devitre" w:date="2024-07-24T15:40:00Z" w16du:dateUtc="2024-07-24T22:40:00Z">
        <w:r w:rsidRPr="007B522C" w:rsidDel="00EA6185">
          <w:rPr>
            <w:i/>
            <w:iCs/>
          </w:rPr>
          <w:delText>l</w:delText>
        </w:r>
      </w:del>
      <w:r w:rsidRPr="007B522C">
        <w:rPr>
          <w:i/>
          <w:iCs/>
        </w:rPr>
        <w:t xml:space="preserve">ower East Rift Zone (LERZ) eruption, which required a contribution from the </w:t>
      </w:r>
      <w:del w:id="236" w:author="Charlotte Devitre" w:date="2024-07-24T10:49:00Z" w16du:dateUtc="2024-07-24T17:49:00Z">
        <w:r w:rsidR="007C5202" w:rsidDel="004F2B3A">
          <w:rPr>
            <w:i/>
            <w:iCs/>
          </w:rPr>
          <w:delText>South-Caldera</w:delText>
        </w:r>
        <w:r w:rsidRPr="007B522C" w:rsidDel="004F2B3A">
          <w:rPr>
            <w:i/>
            <w:iCs/>
          </w:rPr>
          <w:delText xml:space="preserve"> </w:delText>
        </w:r>
      </w:del>
      <w:ins w:id="237" w:author="Charlotte Devitre" w:date="2024-07-24T10:50:00Z" w16du:dateUtc="2024-07-24T17:50:00Z">
        <w:r w:rsidR="004F2B3A">
          <w:rPr>
            <w:i/>
            <w:iCs/>
          </w:rPr>
          <w:t xml:space="preserve">South Caldera </w:t>
        </w:r>
      </w:ins>
      <w:r w:rsidRPr="007B522C">
        <w:rPr>
          <w:i/>
          <w:iCs/>
        </w:rPr>
        <w:t xml:space="preserve">reservoir </w:t>
      </w:r>
      <w:r w:rsidRPr="007B522C">
        <w:rPr>
          <w:i/>
          <w:iCs/>
        </w:rPr>
        <w:fldChar w:fldCharType="begin"/>
      </w:r>
      <w:r w:rsidR="007C554B">
        <w:rPr>
          <w:i/>
          <w:iCs/>
        </w:rPr>
        <w:instrText xml:space="preserve"> ADDIN ZOTERO_ITEM CSL_CITATION {"citationID":"ERlQrz43","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del w:id="238" w:author="Charlotte Devitre" w:date="2024-07-24T10:40:00Z" w16du:dateUtc="2024-07-24T17:40:00Z">
        <w:r w:rsidR="00834561" w:rsidDel="004F2B3A">
          <w:rPr>
            <w:i/>
            <w:iCs/>
          </w:rPr>
          <w:delText>-inclusion</w:delText>
        </w:r>
      </w:del>
      <w:ins w:id="239" w:author="Charlotte Devitre" w:date="2024-07-24T10:40:00Z" w16du:dateUtc="2024-07-24T17:40:00Z">
        <w:r w:rsidR="004F2B3A">
          <w:rPr>
            <w:i/>
            <w:iCs/>
          </w:rPr>
          <w:t xml:space="preserve"> inclusion</w:t>
        </w:r>
      </w:ins>
      <w:r w:rsidR="00612DF3">
        <w:rPr>
          <w:i/>
          <w:iCs/>
        </w:rPr>
        <w:t>s</w:t>
      </w:r>
      <w:r w:rsidRPr="007B522C">
        <w:rPr>
          <w:i/>
          <w:iCs/>
        </w:rPr>
        <w:t xml:space="preserve"> </w:t>
      </w:r>
      <w:r w:rsidRPr="007B522C">
        <w:rPr>
          <w:i/>
          <w:iCs/>
        </w:rPr>
        <w:fldChar w:fldCharType="begin"/>
      </w:r>
      <w:r w:rsidR="007C554B">
        <w:rPr>
          <w:i/>
          <w:iCs/>
        </w:rPr>
        <w:instrText xml:space="preserve"> ADDIN ZOTERO_ITEM CSL_CITATION {"citationID":"fJdwtsgr","properties":{"formattedCitation":"(Wieser {\\i{}et al.}, 2021)","plainCitation":"(Wieser et al., 2021)","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del w:id="240" w:author="Charlotte Devitre" w:date="2024-07-24T10:40:00Z" w16du:dateUtc="2024-07-24T17:40:00Z">
        <w:r w:rsidR="00834561" w:rsidRPr="00612DF3" w:rsidDel="004F2B3A">
          <w:rPr>
            <w:i/>
            <w:iCs/>
          </w:rPr>
          <w:delText>-inclusion</w:delText>
        </w:r>
      </w:del>
      <w:ins w:id="241" w:author="Charlotte Devitre" w:date="2024-07-24T10:40:00Z" w16du:dateUtc="2024-07-24T17:40:00Z">
        <w:r w:rsidR="004F2B3A">
          <w:rPr>
            <w:i/>
            <w:iCs/>
          </w:rPr>
          <w:t xml:space="preserve"> inclusion</w:t>
        </w:r>
      </w:ins>
      <w:r w:rsidR="00612DF3" w:rsidRPr="00612DF3">
        <w:rPr>
          <w:i/>
          <w:iCs/>
        </w:rPr>
        <w:t xml:space="preserve">s </w:t>
      </w:r>
      <w:r w:rsidRPr="007B522C">
        <w:rPr>
          <w:i/>
          <w:iCs/>
        </w:rPr>
        <w:fldChar w:fldCharType="begin"/>
      </w:r>
      <w:r w:rsidR="007C554B">
        <w:rPr>
          <w:i/>
          <w:iCs/>
        </w:rPr>
        <w:instrText xml:space="preserve"> ADDIN ZOTERO_ITEM CSL_CITATION {"citationID":"JayGzJst","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del w:id="242" w:author="Charlotte Devitre" w:date="2024-07-24T10:40:00Z" w16du:dateUtc="2024-07-24T17:40:00Z">
        <w:r w:rsidR="004E38D9" w:rsidDel="004F2B3A">
          <w:rPr>
            <w:i/>
            <w:iCs/>
          </w:rPr>
          <w:delText>-inclusion</w:delText>
        </w:r>
      </w:del>
      <w:ins w:id="243" w:author="Charlotte Devitre" w:date="2024-07-24T10:40:00Z" w16du:dateUtc="2024-07-24T17:40:00Z">
        <w:r w:rsidR="004F2B3A">
          <w:rPr>
            <w:i/>
            <w:iCs/>
          </w:rPr>
          <w:t xml:space="preserve"> inclusion</w:t>
        </w:r>
      </w:ins>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del w:id="244" w:author="Charlotte Devitre" w:date="2024-07-24T10:40:00Z" w16du:dateUtc="2024-07-24T17:40:00Z">
        <w:r w:rsidR="004E38D9" w:rsidDel="004F2B3A">
          <w:rPr>
            <w:i/>
            <w:iCs/>
          </w:rPr>
          <w:delText>-inclusion</w:delText>
        </w:r>
      </w:del>
      <w:ins w:id="245" w:author="Charlotte Devitre" w:date="2024-07-24T10:40:00Z" w16du:dateUtc="2024-07-24T17:40:00Z">
        <w:r w:rsidR="004F2B3A">
          <w:rPr>
            <w:i/>
            <w:iCs/>
          </w:rPr>
          <w:t xml:space="preserve"> </w:t>
        </w:r>
        <w:r w:rsidR="004F2B3A">
          <w:rPr>
            <w:i/>
            <w:iCs/>
          </w:rPr>
          <w:lastRenderedPageBreak/>
          <w:t>inclusion</w:t>
        </w:r>
      </w:ins>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ins w:id="246" w:author="Charlotte Devitre" w:date="2024-07-24T15:40:00Z" w16du:dateUtc="2024-07-24T22:40:00Z">
        <w:r w:rsidR="00EA6185">
          <w:rPr>
            <w:i/>
            <w:iCs/>
          </w:rPr>
          <w:t>g</w:t>
        </w:r>
      </w:ins>
      <w:del w:id="247" w:author="Charlotte Devitre" w:date="2024-07-24T15:40:00Z" w16du:dateUtc="2024-07-24T22:40:00Z">
        <w:r w:rsidRPr="007B522C" w:rsidDel="00EA6185">
          <w:rPr>
            <w:i/>
            <w:iCs/>
          </w:rPr>
          <w:delText>G</w:delText>
        </w:r>
      </w:del>
      <w:r w:rsidRPr="007B522C">
        <w:rPr>
          <w:i/>
          <w:iCs/>
        </w:rPr>
        <w:t xml:space="preserve">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del w:id="248" w:author="Charlotte Devitre" w:date="2024-07-24T10:40:00Z" w16du:dateUtc="2024-07-24T17:40:00Z">
        <w:r w:rsidR="00612DF3" w:rsidDel="004F2B3A">
          <w:rPr>
            <w:i/>
            <w:iCs/>
          </w:rPr>
          <w:delText>-inclusion</w:delText>
        </w:r>
      </w:del>
      <w:ins w:id="249" w:author="Charlotte Devitre" w:date="2024-07-24T10:40:00Z" w16du:dateUtc="2024-07-24T17:40:00Z">
        <w:r w:rsidR="004F2B3A">
          <w:rPr>
            <w:i/>
            <w:iCs/>
          </w:rPr>
          <w:t xml:space="preserve"> inclusion</w:t>
        </w:r>
      </w:ins>
      <w:r w:rsidR="001B3DE9">
        <w:rPr>
          <w:i/>
          <w:iCs/>
        </w:rPr>
        <w:t>s</w:t>
      </w:r>
      <w:r w:rsidRPr="007B522C">
        <w:rPr>
          <w:i/>
          <w:iCs/>
        </w:rPr>
        <w:t xml:space="preserve"> </w:t>
      </w:r>
      <w:r w:rsidRPr="007B522C">
        <w:rPr>
          <w:i/>
          <w:iCs/>
        </w:rPr>
        <w:fldChar w:fldCharType="begin"/>
      </w:r>
      <w:r w:rsidR="007C554B">
        <w:rPr>
          <w:i/>
          <w:iCs/>
        </w:rPr>
        <w:instrText xml:space="preserve"> ADDIN ZOTERO_ITEM CSL_CITATION {"citationID":"tEBWVcGu","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6AC1097D" w:rsidR="00B90F91" w:rsidRPr="007B522C" w:rsidRDefault="00B90F91" w:rsidP="00B90F91">
      <w:pPr>
        <w:pStyle w:val="Text"/>
        <w:spacing w:line="480" w:lineRule="auto"/>
        <w:jc w:val="both"/>
        <w:rPr>
          <w:bCs/>
          <w:lang w:val="en-GB"/>
        </w:rPr>
      </w:pPr>
      <w:bookmarkStart w:id="250" w:name="_Hlk164086178"/>
      <w:r w:rsidRPr="007B522C">
        <w:rPr>
          <w:bCs/>
          <w:lang w:val="en-GB"/>
        </w:rPr>
        <w:t>For the first and second days</w:t>
      </w:r>
      <w:ins w:id="251" w:author="Charlotte Devitre" w:date="2024-07-24T14:26:00Z" w16du:dateUtc="2024-07-24T21:26:00Z">
        <w:r w:rsidR="001157FC">
          <w:rPr>
            <w:bCs/>
            <w:lang w:val="en-GB"/>
          </w:rPr>
          <w:t xml:space="preserve"> of the simulation</w:t>
        </w:r>
      </w:ins>
      <w:r>
        <w:rPr>
          <w:bCs/>
          <w:lang w:val="en-GB"/>
        </w:rPr>
        <w:t xml:space="preserve">, </w:t>
      </w:r>
      <w:r w:rsidRPr="007B522C">
        <w:rPr>
          <w:bCs/>
          <w:lang w:val="en-GB"/>
        </w:rPr>
        <w:t xml:space="preserve">we </w:t>
      </w:r>
      <w:bookmarkStart w:id="252" w:name="_Hlk157173128"/>
      <w:r w:rsidRPr="007B522C">
        <w:rPr>
          <w:bCs/>
          <w:lang w:val="en-GB"/>
        </w:rPr>
        <w:t xml:space="preserve">assumed an entrapment temperature of 1150 ˚C for all </w:t>
      </w:r>
      <w:r w:rsidR="004E38D9">
        <w:rPr>
          <w:bCs/>
          <w:lang w:val="en-GB"/>
        </w:rPr>
        <w:t>fluid</w:t>
      </w:r>
      <w:del w:id="253" w:author="Charlotte Devitre" w:date="2024-07-24T10:40:00Z" w16du:dateUtc="2024-07-24T17:40:00Z">
        <w:r w:rsidR="004E38D9" w:rsidDel="004F2B3A">
          <w:rPr>
            <w:bCs/>
            <w:lang w:val="en-GB"/>
          </w:rPr>
          <w:delText>-inclusion</w:delText>
        </w:r>
      </w:del>
      <w:ins w:id="254"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C554B">
        <w:rPr>
          <w:bCs/>
          <w:lang w:val="en-GB"/>
        </w:rPr>
        <w:instrText xml:space="preserve"> ADDIN ZOTERO_ITEM CSL_CITATION {"citationID":"hmC80TrG","properties":{"formattedCitation":"(Gansecki {\\i{}et al.}, 2019; DeVitre and Wieser, 2024)","plainCitation":"(Gansecki et al., 2019; DeVitre and Wieser, 2024)","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ins w:id="255" w:author="Charlotte Devitre" w:date="2024-07-24T14:26:00Z" w16du:dateUtc="2024-07-24T21:26:00Z">
        <w:r w:rsidR="001157FC">
          <w:rPr>
            <w:bCs/>
            <w:lang w:val="en-GB"/>
          </w:rPr>
          <w:t>D</w:t>
        </w:r>
      </w:ins>
      <w:del w:id="256" w:author="Charlotte Devitre" w:date="2024-07-24T14:26:00Z" w16du:dateUtc="2024-07-24T21:26:00Z">
        <w:r w:rsidRPr="007B522C" w:rsidDel="001157FC">
          <w:rPr>
            <w:bCs/>
            <w:lang w:val="en-GB"/>
          </w:rPr>
          <w:delText>d</w:delText>
        </w:r>
      </w:del>
      <w:r w:rsidRPr="007B522C">
        <w:rPr>
          <w:bCs/>
          <w:lang w:val="en-GB"/>
        </w:rPr>
        <w:t>ay 4, we calculate</w:t>
      </w:r>
      <w:ins w:id="257" w:author="Charlotte Devitre" w:date="2024-07-24T14:26:00Z" w16du:dateUtc="2024-07-24T21:26:00Z">
        <w:r w:rsidR="001157FC">
          <w:rPr>
            <w:bCs/>
            <w:lang w:val="en-GB"/>
          </w:rPr>
          <w:t>d</w:t>
        </w:r>
      </w:ins>
      <w:r w:rsidRPr="007B522C">
        <w:rPr>
          <w:bCs/>
          <w:lang w:val="en-GB"/>
        </w:rPr>
        <w:t xml:space="preserve"> entrapment temperatures for each </w:t>
      </w:r>
      <w:r w:rsidR="004E38D9">
        <w:rPr>
          <w:bCs/>
          <w:lang w:val="en-GB"/>
        </w:rPr>
        <w:t>fluid</w:t>
      </w:r>
      <w:del w:id="258" w:author="Charlotte Devitre" w:date="2024-07-24T10:40:00Z" w16du:dateUtc="2024-07-24T17:40:00Z">
        <w:r w:rsidR="004E38D9" w:rsidDel="004F2B3A">
          <w:rPr>
            <w:bCs/>
            <w:lang w:val="en-GB"/>
          </w:rPr>
          <w:delText>-inclusion</w:delText>
        </w:r>
      </w:del>
      <w:ins w:id="259" w:author="Charlotte Devitre" w:date="2024-07-24T10:40:00Z" w16du:dateUtc="2024-07-24T17:40:00Z">
        <w:r w:rsidR="004F2B3A">
          <w:rPr>
            <w:bCs/>
            <w:lang w:val="en-GB"/>
          </w:rPr>
          <w:t xml:space="preserve"> inclusion</w:t>
        </w:r>
      </w:ins>
      <w:r w:rsidRPr="007B522C">
        <w:rPr>
          <w:bCs/>
          <w:lang w:val="en-GB"/>
        </w:rPr>
        <w:t xml:space="preserve"> </w:t>
      </w:r>
      <w:del w:id="260" w:author="Charlotte Devitre" w:date="2024-07-24T14:26:00Z" w16du:dateUtc="2024-07-24T21:26:00Z">
        <w:r w:rsidRPr="007B522C" w:rsidDel="001157FC">
          <w:rPr>
            <w:bCs/>
            <w:lang w:val="en-GB"/>
          </w:rPr>
          <w:delText xml:space="preserve"> </w:delText>
        </w:r>
      </w:del>
      <w:r w:rsidRPr="007B522C">
        <w:rPr>
          <w:bCs/>
          <w:lang w:val="en-GB"/>
        </w:rPr>
        <w:t xml:space="preserve">using the host forsterite content measured by EDS </w:t>
      </w:r>
      <w:r w:rsidRPr="007B522C">
        <w:rPr>
          <w:bCs/>
          <w:lang w:val="en-GB"/>
        </w:rPr>
        <w:fldChar w:fldCharType="begin"/>
      </w:r>
      <w:r w:rsidR="007C554B">
        <w:rPr>
          <w:bCs/>
          <w:lang w:val="en-GB"/>
        </w:rPr>
        <w:instrText xml:space="preserve"> ADDIN ZOTERO_ITEM CSL_CITATION {"citationID":"PQWN1KY9","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252"/>
      <w:del w:id="261" w:author="Charlotte Devitre" w:date="2024-07-24T14:27:00Z" w16du:dateUtc="2024-07-24T21:27:00Z">
        <w:r w:rsidRPr="007B522C" w:rsidDel="001157FC">
          <w:rPr>
            <w:bCs/>
            <w:lang w:val="en-GB"/>
          </w:rPr>
          <w:delText xml:space="preserve"> </w:delText>
        </w:r>
      </w:del>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7C554B">
        <w:rPr>
          <w:bCs/>
          <w:lang w:val="en-GB"/>
        </w:rPr>
        <w:instrText xml:space="preserve"> ADDIN ZOTERO_ITEM CSL_CITATION {"citationID":"wqbBks3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262" w:author="Charlotte Devitre" w:date="2024-07-24T14:27:00Z" w16du:dateUtc="2024-07-24T21:27:00Z">
        <w:r w:rsidR="00CA1DC0" w:rsidRPr="00CA1DC0" w:rsidDel="001157FC">
          <w:delText>(</w:delText>
        </w:r>
      </w:del>
      <w:proofErr w:type="spellStart"/>
      <w:r w:rsidR="00CA1DC0" w:rsidRPr="00CA1DC0">
        <w:t>DeVitre</w:t>
      </w:r>
      <w:proofErr w:type="spellEnd"/>
      <w:r w:rsidR="00CA1DC0" w:rsidRPr="00CA1DC0">
        <w:t xml:space="preserve"> and </w:t>
      </w:r>
      <w:proofErr w:type="spellStart"/>
      <w:r w:rsidR="00CA1DC0" w:rsidRPr="00CA1DC0">
        <w:t>Wieser</w:t>
      </w:r>
      <w:proofErr w:type="spellEnd"/>
      <w:del w:id="263" w:author="Charlotte Devitre" w:date="2024-07-24T14:27:00Z" w16du:dateUtc="2024-07-24T21:27:00Z">
        <w:r w:rsidR="00CA1DC0" w:rsidRPr="00CA1DC0" w:rsidDel="001157FC">
          <w:delText>,</w:delText>
        </w:r>
      </w:del>
      <w:r w:rsidR="00CA1DC0" w:rsidRPr="00CA1DC0">
        <w:t xml:space="preserve"> </w:t>
      </w:r>
      <w:ins w:id="264" w:author="Charlotte Devitre" w:date="2024-07-24T14:27:00Z" w16du:dateUtc="2024-07-24T21:27:00Z">
        <w:r w:rsidR="001157FC">
          <w:t>(</w:t>
        </w:r>
      </w:ins>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0824AD83"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C554B">
        <w:rPr>
          <w:bCs/>
          <w:lang w:val="en-GB"/>
        </w:rPr>
        <w:instrText xml:space="preserve"> ADDIN ZOTERO_ITEM CSL_CITATION {"citationID":"Vpc2ZmcI","properties":{"formattedCitation":"(Ryan, 1987)","plainCitation":"(Ryan, 1987)","dontUpdate":true,"noteIndex":0},"citationItems":[{"id":"YRNO6Sw0/WQEqOJMm","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C554B">
        <w:rPr>
          <w:bCs/>
          <w:lang w:val="en-GB"/>
        </w:rPr>
        <w:instrText xml:space="preserve"> ADDIN ZOTERO_ITEM CSL_CITATION {"citationID":"HrMnBpkY","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del w:id="265" w:author="Charlotte Devitre" w:date="2024-07-24T14:29:00Z" w16du:dateUtc="2024-07-24T21:29:00Z">
        <w:r w:rsidR="00CA1DC0" w:rsidRPr="00CA1DC0" w:rsidDel="001157FC">
          <w:delText>,</w:delText>
        </w:r>
      </w:del>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Pr>
          <w:bCs/>
          <w:lang w:val="en-GB"/>
        </w:rPr>
        <w:t>Fig. 2</w:t>
      </w:r>
      <w:r w:rsidRPr="007B522C">
        <w:rPr>
          <w:bCs/>
          <w:lang w:val="en-GB"/>
        </w:rPr>
        <w:t xml:space="preserve">a-b). It worthwhile to note that the number of </w:t>
      </w:r>
      <w:proofErr w:type="gramStart"/>
      <w:r w:rsidR="004E38D9">
        <w:rPr>
          <w:bCs/>
          <w:lang w:val="en-GB"/>
        </w:rPr>
        <w:t>fluid</w:t>
      </w:r>
      <w:proofErr w:type="gramEnd"/>
      <w:del w:id="266" w:author="Charlotte Devitre" w:date="2024-07-24T10:40:00Z" w16du:dateUtc="2024-07-24T17:40:00Z">
        <w:r w:rsidR="004E38D9" w:rsidDel="004F2B3A">
          <w:rPr>
            <w:bCs/>
            <w:lang w:val="en-GB"/>
          </w:rPr>
          <w:delText>-inclusion</w:delText>
        </w:r>
      </w:del>
      <w:ins w:id="267"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reported on Day 1 </w:t>
      </w:r>
      <w:r w:rsidRPr="007B522C">
        <w:rPr>
          <w:bCs/>
          <w:lang w:val="en-GB"/>
        </w:rPr>
        <w:lastRenderedPageBreak/>
        <w:t xml:space="preserve">(N=16) is comparable to many </w:t>
      </w:r>
      <w:r w:rsidR="00834561">
        <w:rPr>
          <w:bCs/>
          <w:lang w:val="en-GB"/>
        </w:rPr>
        <w:t>melt</w:t>
      </w:r>
      <w:del w:id="268" w:author="Charlotte Devitre" w:date="2024-07-24T10:40:00Z" w16du:dateUtc="2024-07-24T17:40:00Z">
        <w:r w:rsidR="00834561" w:rsidDel="004F2B3A">
          <w:rPr>
            <w:bCs/>
            <w:lang w:val="en-GB"/>
          </w:rPr>
          <w:delText>-inclusion</w:delText>
        </w:r>
      </w:del>
      <w:ins w:id="269" w:author="Charlotte Devitre" w:date="2024-07-24T10:40:00Z" w16du:dateUtc="2024-07-24T17:40:00Z">
        <w:r w:rsidR="004F2B3A">
          <w:rPr>
            <w:bCs/>
            <w:lang w:val="en-GB"/>
          </w:rPr>
          <w:t xml:space="preserve"> inclusion</w:t>
        </w:r>
      </w:ins>
      <w:ins w:id="270" w:author="Charlotte Devitre" w:date="2024-07-24T14:29:00Z" w16du:dateUtc="2024-07-24T21:29:00Z">
        <w:r w:rsidR="001157FC">
          <w:rPr>
            <w:bCs/>
            <w:lang w:val="en-GB"/>
          </w:rPr>
          <w:t xml:space="preserve"> (MI)</w:t>
        </w:r>
      </w:ins>
      <w:r w:rsidRPr="007B522C">
        <w:rPr>
          <w:bCs/>
          <w:lang w:val="en-GB"/>
        </w:rPr>
        <w:t xml:space="preserve"> studies, which often aim for ~20 per sample but frequently report fewer. For example, </w:t>
      </w:r>
      <w:r w:rsidRPr="007B522C">
        <w:rPr>
          <w:bCs/>
          <w:lang w:val="en-GB"/>
        </w:rPr>
        <w:fldChar w:fldCharType="begin"/>
      </w:r>
      <w:r w:rsidR="007C554B">
        <w:rPr>
          <w:bCs/>
          <w:lang w:val="en-GB"/>
        </w:rPr>
        <w:instrText xml:space="preserve"> ADDIN ZOTERO_ITEM CSL_CITATION {"citationID":"StESzSxI","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del w:id="271" w:author="Charlotte Devitre" w:date="2024-07-24T14:29:00Z" w16du:dateUtc="2024-07-24T21:29:00Z">
        <w:r w:rsidR="00C3296A" w:rsidRPr="00C3296A" w:rsidDel="001157FC">
          <w:delText>,</w:delText>
        </w:r>
      </w:del>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del w:id="272" w:author="Charlotte Devitre" w:date="2024-07-24T14:30:00Z" w16du:dateUtc="2024-07-24T21:30:00Z">
        <w:r w:rsidRPr="007B522C" w:rsidDel="001157FC">
          <w:rPr>
            <w:bCs/>
            <w:lang w:val="en-GB"/>
          </w:rPr>
          <w:delText xml:space="preserve"> </w:delText>
        </w:r>
      </w:del>
      <w:r>
        <w:rPr>
          <w:bCs/>
          <w:lang w:val="en-GB"/>
        </w:rPr>
        <w:t xml:space="preserve"> </w:t>
      </w:r>
      <w:r w:rsidRPr="007B522C">
        <w:rPr>
          <w:bCs/>
          <w:lang w:val="en-GB"/>
        </w:rPr>
        <w:fldChar w:fldCharType="begin"/>
      </w:r>
      <w:r w:rsidR="007C554B">
        <w:rPr>
          <w:bCs/>
          <w:lang w:val="en-GB"/>
        </w:rPr>
        <w:instrText xml:space="preserve"> ADDIN ZOTERO_ITEM CSL_CITATION {"citationID":"MUvfWMwr","properties":{"formattedCitation":"(Aster {\\i{}et al.}, 2016)","plainCitation":"(Aster et al., 2016)","dontUpdate":true,"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del w:id="273" w:author="Charlotte Devitre" w:date="2024-07-24T14:30:00Z" w16du:dateUtc="2024-07-24T21:30:00Z">
        <w:r w:rsidR="00C3296A" w:rsidRPr="00C3296A" w:rsidDel="001157FC">
          <w:delText>,</w:delText>
        </w:r>
      </w:del>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DEFEA6E"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274" w:author="Charlotte Devitre" w:date="2024-07-24T10:40:00Z" w16du:dateUtc="2024-07-24T17:40:00Z">
        <w:r w:rsidR="004E38D9" w:rsidDel="004F2B3A">
          <w:rPr>
            <w:bCs/>
            <w:lang w:val="en-GB"/>
          </w:rPr>
          <w:delText>-inclusion</w:delText>
        </w:r>
      </w:del>
      <w:ins w:id="27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del w:id="276" w:author="Charlotte Devitre" w:date="2024-07-24T10:40:00Z" w16du:dateUtc="2024-07-24T17:40:00Z">
        <w:r w:rsidR="004E38D9" w:rsidDel="004F2B3A">
          <w:rPr>
            <w:bCs/>
            <w:lang w:val="en-GB"/>
          </w:rPr>
          <w:delText>-inclusion</w:delText>
        </w:r>
      </w:del>
      <w:ins w:id="277"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del w:id="278" w:author="Charlotte Devitre" w:date="2024-07-24T10:40:00Z" w16du:dateUtc="2024-07-24T17:40:00Z">
        <w:r w:rsidR="004E38D9" w:rsidDel="004F2B3A">
          <w:rPr>
            <w:bCs/>
            <w:lang w:val="en-GB"/>
          </w:rPr>
          <w:delText>-inclusion</w:delText>
        </w:r>
      </w:del>
      <w:ins w:id="279"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280" w:author="Charlotte Devitre" w:date="2024-07-24T10:40:00Z" w16du:dateUtc="2024-07-24T17:40:00Z">
        <w:r w:rsidR="004E38D9" w:rsidDel="004F2B3A">
          <w:rPr>
            <w:bCs/>
            <w:lang w:val="en-GB"/>
          </w:rPr>
          <w:delText>-inclusion</w:delText>
        </w:r>
      </w:del>
      <w:ins w:id="281" w:author="Charlotte Devitre" w:date="2024-07-24T10:40:00Z" w16du:dateUtc="2024-07-24T17:40:00Z">
        <w:r w:rsidR="004F2B3A">
          <w:rPr>
            <w:bCs/>
            <w:lang w:val="en-GB"/>
          </w:rPr>
          <w:t xml:space="preserve"> inclusion</w:t>
        </w:r>
      </w:ins>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282" w:author="Charlotte Devitre" w:date="2024-07-24T10:40:00Z" w16du:dateUtc="2024-07-24T17:40:00Z">
        <w:r w:rsidR="004E38D9" w:rsidDel="004F2B3A">
          <w:rPr>
            <w:bCs/>
            <w:lang w:val="en-GB"/>
          </w:rPr>
          <w:delText>-inclusion</w:delText>
        </w:r>
      </w:del>
      <w:ins w:id="283" w:author="Charlotte Devitre" w:date="2024-07-24T10:40:00Z" w16du:dateUtc="2024-07-24T17:40:00Z">
        <w:r w:rsidR="004F2B3A">
          <w:rPr>
            <w:bCs/>
            <w:lang w:val="en-GB"/>
          </w:rPr>
          <w:t xml:space="preserve"> inclusion</w:t>
        </w:r>
      </w:ins>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284" w:author="Charlotte Devitre" w:date="2024-07-24T10:40:00Z" w16du:dateUtc="2024-07-24T17:40:00Z">
        <w:r w:rsidR="004E38D9" w:rsidDel="004F2B3A">
          <w:rPr>
            <w:bCs/>
            <w:lang w:val="en-GB"/>
          </w:rPr>
          <w:delText>-inclusion</w:delText>
        </w:r>
      </w:del>
      <w:ins w:id="285" w:author="Charlotte Devitre" w:date="2024-07-24T10:40:00Z" w16du:dateUtc="2024-07-24T17:40:00Z">
        <w:r w:rsidR="004F2B3A">
          <w:rPr>
            <w:bCs/>
            <w:lang w:val="en-GB"/>
          </w:rPr>
          <w:t xml:space="preserve"> inclusion</w:t>
        </w:r>
      </w:ins>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286" w:author="Charlotte Devitre" w:date="2024-07-24T10:40:00Z" w16du:dateUtc="2024-07-24T17:40:00Z">
        <w:r w:rsidR="004E38D9" w:rsidDel="004F2B3A">
          <w:rPr>
            <w:bCs/>
            <w:lang w:val="en-GB"/>
          </w:rPr>
          <w:delText>-inclusion</w:delText>
        </w:r>
      </w:del>
      <w:ins w:id="287" w:author="Charlotte Devitre" w:date="2024-07-24T10:40:00Z" w16du:dateUtc="2024-07-24T17:40:00Z">
        <w:r w:rsidR="004F2B3A">
          <w:rPr>
            <w:bCs/>
            <w:lang w:val="en-GB"/>
          </w:rPr>
          <w:t xml:space="preserve"> inclusion</w:t>
        </w:r>
      </w:ins>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r w:rsidRPr="00E92B49">
        <w:rPr>
          <w:lang w:val="en-GB"/>
        </w:rPr>
        <w:lastRenderedPageBreak/>
        <w:t xml:space="preserve">forsterite content can also be used to estimate the likely entrapment temperature of each </w:t>
      </w:r>
      <w:r w:rsidR="00834561" w:rsidRPr="00E92B49">
        <w:rPr>
          <w:lang w:val="en-GB"/>
        </w:rPr>
        <w:t>fluid</w:t>
      </w:r>
      <w:del w:id="288" w:author="Charlotte Devitre" w:date="2024-07-24T10:40:00Z" w16du:dateUtc="2024-07-24T17:40:00Z">
        <w:r w:rsidR="00834561" w:rsidDel="004F2B3A">
          <w:rPr>
            <w:bCs/>
            <w:lang w:val="en-GB"/>
          </w:rPr>
          <w:delText>-inclusion</w:delText>
        </w:r>
      </w:del>
      <w:ins w:id="289" w:author="Charlotte Devitre" w:date="2024-07-24T10:40:00Z" w16du:dateUtc="2024-07-24T17:40:00Z">
        <w:r w:rsidR="004F2B3A">
          <w:rPr>
            <w:bCs/>
            <w:lang w:val="en-GB"/>
          </w:rPr>
          <w:t xml:space="preserve"> inclusion</w:t>
        </w:r>
      </w:ins>
      <w:r w:rsidRPr="007B522C">
        <w:rPr>
          <w:bCs/>
          <w:lang w:val="en-GB"/>
        </w:rPr>
        <w:t xml:space="preserve"> (</w:t>
      </w:r>
      <w:r w:rsidRPr="007B522C">
        <w:rPr>
          <w:bCs/>
          <w:lang w:val="en-GB"/>
        </w:rPr>
        <w:fldChar w:fldCharType="begin"/>
      </w:r>
      <w:r w:rsidR="007C554B">
        <w:rPr>
          <w:bCs/>
          <w:lang w:val="en-GB"/>
        </w:rPr>
        <w:instrText xml:space="preserve"> ADDIN ZOTERO_ITEM CSL_CITATION {"citationID":"mu0WblAU","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290" w:author="Charlotte Devitre" w:date="2024-07-24T10:40:00Z" w16du:dateUtc="2024-07-24T17:40:00Z">
        <w:r w:rsidR="004E38D9" w:rsidDel="004F2B3A">
          <w:rPr>
            <w:bCs/>
            <w:lang w:val="en-GB"/>
          </w:rPr>
          <w:delText>-inclusion</w:delText>
        </w:r>
      </w:del>
      <w:ins w:id="291" w:author="Charlotte Devitre" w:date="2024-07-24T10:40:00Z" w16du:dateUtc="2024-07-24T17:40:00Z">
        <w:r w:rsidR="004F2B3A">
          <w:rPr>
            <w:bCs/>
            <w:lang w:val="en-GB"/>
          </w:rPr>
          <w:t xml:space="preserve"> inclusion</w:t>
        </w:r>
      </w:ins>
      <w:r w:rsidRPr="007B522C">
        <w:rPr>
          <w:bCs/>
          <w:lang w:val="en-GB"/>
        </w:rPr>
        <w:t xml:space="preserve"> pressures on Day 4 using </w:t>
      </w:r>
      <w:r w:rsidR="00834561">
        <w:rPr>
          <w:bCs/>
          <w:lang w:val="en-GB"/>
        </w:rPr>
        <w:t>fluid</w:t>
      </w:r>
      <w:del w:id="292" w:author="Charlotte Devitre" w:date="2024-07-24T10:40:00Z" w16du:dateUtc="2024-07-24T17:40:00Z">
        <w:r w:rsidR="00834561" w:rsidDel="004F2B3A">
          <w:rPr>
            <w:bCs/>
            <w:lang w:val="en-GB"/>
          </w:rPr>
          <w:delText>-inclusion</w:delText>
        </w:r>
      </w:del>
      <w:ins w:id="293" w:author="Charlotte Devitre" w:date="2024-07-24T10:40:00Z" w16du:dateUtc="2024-07-24T17:40:00Z">
        <w:r w:rsidR="004F2B3A">
          <w:rPr>
            <w:bCs/>
            <w:lang w:val="en-GB"/>
          </w:rPr>
          <w:t xml:space="preserve"> inclusion</w:t>
        </w:r>
      </w:ins>
      <w:ins w:id="294" w:author="Charlotte Devitre" w:date="2024-07-24T14:31:00Z" w16du:dateUtc="2024-07-24T21:31:00Z">
        <w:r w:rsidR="001157FC">
          <w:rPr>
            <w:bCs/>
            <w:lang w:val="en-GB"/>
          </w:rPr>
          <w:t>-</w:t>
        </w:r>
      </w:ins>
      <w:del w:id="295" w:author="Charlotte Devitre" w:date="2024-07-24T14:31:00Z" w16du:dateUtc="2024-07-24T21:31:00Z">
        <w:r w:rsidRPr="007B522C" w:rsidDel="001157FC">
          <w:rPr>
            <w:bCs/>
            <w:lang w:val="en-GB"/>
          </w:rPr>
          <w:delText xml:space="preserve"> </w:delText>
        </w:r>
      </w:del>
      <w:r w:rsidRPr="007B522C">
        <w:rPr>
          <w:bCs/>
          <w:lang w:val="en-GB"/>
        </w:rPr>
        <w:t>specific entrapment temperatures</w:t>
      </w:r>
      <w:r w:rsidR="00CA1DC0">
        <w:rPr>
          <w:bCs/>
          <w:lang w:val="en-GB"/>
        </w:rPr>
        <w:t>.</w:t>
      </w:r>
    </w:p>
    <w:p w14:paraId="083F4EB5" w14:textId="5528721F"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del w:id="296" w:author="Charlotte Devitre" w:date="2024-07-24T10:40:00Z" w16du:dateUtc="2024-07-24T17:40:00Z">
        <w:r w:rsidR="004E38D9" w:rsidDel="004F2B3A">
          <w:rPr>
            <w:bCs/>
            <w:lang w:val="en-GB"/>
          </w:rPr>
          <w:delText>-inclusion</w:delText>
        </w:r>
      </w:del>
      <w:ins w:id="297" w:author="Charlotte Devitre" w:date="2024-07-24T10:40:00Z" w16du:dateUtc="2024-07-24T17:40:00Z">
        <w:r w:rsidR="004F2B3A">
          <w:rPr>
            <w:bCs/>
            <w:lang w:val="en-GB"/>
          </w:rPr>
          <w:t xml:space="preserve"> inclusion</w:t>
        </w:r>
      </w:ins>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7C554B">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QBb7pzrv","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del w:id="298" w:author="Charlotte Devitre" w:date="2024-07-24T10:40:00Z" w16du:dateUtc="2024-07-24T17:40:00Z">
        <w:r w:rsidR="00CA1DC0" w:rsidDel="004F2B3A">
          <w:rPr>
            <w:bCs/>
            <w:lang w:val="en-GB"/>
          </w:rPr>
          <w:delText>-inclusion</w:delText>
        </w:r>
      </w:del>
      <w:ins w:id="299" w:author="Charlotte Devitre" w:date="2024-07-24T10:40:00Z" w16du:dateUtc="2024-07-24T17:40:00Z">
        <w:r w:rsidR="004F2B3A">
          <w:rPr>
            <w:bCs/>
            <w:lang w:val="en-GB"/>
          </w:rPr>
          <w:t xml:space="preserve"> inclusion</w:t>
        </w:r>
      </w:ins>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7C554B">
        <w:rPr>
          <w:bCs/>
          <w:lang w:val="en-GB"/>
        </w:rPr>
        <w:instrText xml:space="preserve"> ADDIN ZOTERO_ITEM CSL_CITATION {"citationID":"DqoUYxOz","properties":{"formattedCitation":"(Lerner {\\i{}et al.}, 2021; Wieser {\\i{}et al.}, 2021)","plainCitation":"(Lerner et al., 2021; Wieser et al., 2021)","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del w:id="300" w:author="Charlotte Devitre" w:date="2024-07-24T10:40:00Z" w16du:dateUtc="2024-07-24T17:40:00Z">
        <w:r w:rsidR="004E38D9" w:rsidDel="004F2B3A">
          <w:rPr>
            <w:bCs/>
          </w:rPr>
          <w:delText>-inclusion</w:delText>
        </w:r>
      </w:del>
      <w:ins w:id="301" w:author="Charlotte Devitre" w:date="2024-07-24T10:40:00Z" w16du:dateUtc="2024-07-24T17:40:00Z">
        <w:r w:rsidR="004F2B3A">
          <w:rPr>
            <w:bCs/>
          </w:rPr>
          <w:t xml:space="preserve"> inclusion</w:t>
        </w:r>
      </w:ins>
      <w:r w:rsidR="00CA1DC0">
        <w:rPr>
          <w:bCs/>
        </w:rPr>
        <w:t xml:space="preserve">s </w:t>
      </w:r>
      <w:r w:rsidRPr="007B522C">
        <w:rPr>
          <w:bCs/>
        </w:rPr>
        <w:fldChar w:fldCharType="begin"/>
      </w:r>
      <w:r w:rsidR="007C554B">
        <w:rPr>
          <w:bCs/>
        </w:rPr>
        <w:instrText xml:space="preserve"> ADDIN ZOTERO_ITEM CSL_CITATION {"citationID":"VdGFtbei","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rPr>
        <w:instrText>∼</w:instrText>
      </w:r>
      <w:r w:rsidR="007C554B">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rPr>
        <w:instrText>∼</w:instrText>
      </w:r>
      <w:r w:rsidR="007C554B">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bookmarkEnd w:id="250"/>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del w:id="302" w:author="Charlotte Devitre" w:date="2024-07-24T10:40:00Z" w16du:dateUtc="2024-07-24T17:40:00Z">
        <w:r w:rsidR="004E38D9" w:rsidDel="004F2B3A">
          <w:rPr>
            <w:bCs/>
            <w:lang w:val="en-GB"/>
          </w:rPr>
          <w:delText>-inclusion</w:delText>
        </w:r>
      </w:del>
      <w:ins w:id="303" w:author="Charlotte Devitre" w:date="2024-07-24T10:40:00Z" w16du:dateUtc="2024-07-24T17:40:00Z">
        <w:r w:rsidR="004F2B3A">
          <w:rPr>
            <w:bCs/>
            <w:lang w:val="en-GB"/>
          </w:rPr>
          <w:t xml:space="preserve"> inclusion</w:t>
        </w:r>
      </w:ins>
      <w:r w:rsidRPr="007B522C">
        <w:rPr>
          <w:bCs/>
          <w:lang w:val="en-GB"/>
        </w:rPr>
        <w:t xml:space="preserve"> reveal that olivine crystals grew from a wide range of melt compositions. It is interesting to note that </w:t>
      </w:r>
      <w:r w:rsidR="004E38D9">
        <w:rPr>
          <w:bCs/>
          <w:lang w:val="en-GB"/>
        </w:rPr>
        <w:t>fluid</w:t>
      </w:r>
      <w:del w:id="304" w:author="Charlotte Devitre" w:date="2024-07-24T10:40:00Z" w16du:dateUtc="2024-07-24T17:40:00Z">
        <w:r w:rsidR="004E38D9" w:rsidDel="004F2B3A">
          <w:rPr>
            <w:bCs/>
            <w:lang w:val="en-GB"/>
          </w:rPr>
          <w:delText>-inclusion</w:delText>
        </w:r>
      </w:del>
      <w:ins w:id="30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del w:id="306"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307" w:author="Charlotte Devitre" w:date="2024-07-24T10:50:00Z" w16du:dateUtc="2024-07-24T17:50:00Z">
        <w:r w:rsidR="004F2B3A">
          <w:rPr>
            <w:bCs/>
            <w:lang w:val="en-GB"/>
          </w:rPr>
          <w:t xml:space="preserve">South Caldera </w:t>
        </w:r>
      </w:ins>
      <w:r w:rsidRPr="007B522C">
        <w:rPr>
          <w:bCs/>
          <w:lang w:val="en-GB"/>
        </w:rPr>
        <w:t>reservoir (</w:t>
      </w:r>
      <w:r>
        <w:rPr>
          <w:bCs/>
          <w:lang w:val="en-GB"/>
        </w:rPr>
        <w:t>Fig. 2</w:t>
      </w:r>
      <w:r w:rsidRPr="007B522C">
        <w:rPr>
          <w:bCs/>
          <w:lang w:val="en-GB"/>
        </w:rPr>
        <w:t>a) where high</w:t>
      </w:r>
      <w:ins w:id="308" w:author="Charlotte Devitre" w:date="2024-07-24T14:32:00Z" w16du:dateUtc="2024-07-24T21:32:00Z">
        <w:r w:rsidR="001157FC">
          <w:rPr>
            <w:bCs/>
            <w:lang w:val="en-GB"/>
          </w:rPr>
          <w:t>-</w:t>
        </w:r>
      </w:ins>
      <w:del w:id="309" w:author="Charlotte Devitre" w:date="2024-07-24T14:32:00Z" w16du:dateUtc="2024-07-24T21:32:00Z">
        <w:r w:rsidRPr="007B522C" w:rsidDel="001157FC">
          <w:rPr>
            <w:bCs/>
            <w:lang w:val="en-GB"/>
          </w:rPr>
          <w:delText xml:space="preserve"> </w:delText>
        </w:r>
      </w:del>
      <w:r w:rsidRPr="007B522C">
        <w:rPr>
          <w:bCs/>
          <w:lang w:val="en-GB"/>
        </w:rPr>
        <w:t xml:space="preserve">MgO melts are thought to reside </w:t>
      </w:r>
      <w:r w:rsidRPr="007B522C">
        <w:rPr>
          <w:bCs/>
          <w:lang w:val="en-GB"/>
        </w:rPr>
        <w:fldChar w:fldCharType="begin"/>
      </w:r>
      <w:r w:rsidR="007C554B">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RNO6Sw0/h9Fh683D","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RNO6Sw0/e3fymfrl","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C554B">
        <w:rPr>
          <w:rFonts w:ascii="Cambria Math" w:hAnsi="Cambria Math" w:cs="Cambria Math"/>
          <w:bCs/>
          <w:lang w:val="en-GB"/>
        </w:rPr>
        <w:instrText>∼</w:instrText>
      </w:r>
      <w:r w:rsidR="007C554B">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C554B">
        <w:rPr>
          <w:rFonts w:ascii="Cambria Math" w:hAnsi="Cambria Math" w:cs="Cambria Math"/>
          <w:bCs/>
          <w:lang w:val="en-GB"/>
        </w:rPr>
        <w:instrText>∼</w:instrText>
      </w:r>
      <w:r w:rsidR="007C554B">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RNO6Sw0/s6honoBM","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C554B">
        <w:rPr>
          <w:rFonts w:ascii="Cambria Math" w:hAnsi="Cambria Math" w:cs="Cambria Math"/>
          <w:bCs/>
          <w:lang w:val="en-GB"/>
        </w:rPr>
        <w:instrText>∼</w:instrText>
      </w:r>
      <w:r w:rsidR="007C554B">
        <w:rPr>
          <w:bCs/>
          <w:lang w:val="en-GB"/>
        </w:rPr>
        <w:instrText xml:space="preserve">1990. Thereafter, Puʻu ʻŌʻō lavas display (1) short-term fluctuations in 206Pb/204Pb on a time scale of &amp;lt;10 years and (2) a gradual increase in 87Sr/86Sr from </w:instrText>
      </w:r>
      <w:r w:rsidR="007C554B">
        <w:rPr>
          <w:rFonts w:ascii="Cambria Math" w:hAnsi="Cambria Math" w:cs="Cambria Math"/>
          <w:bCs/>
          <w:lang w:val="en-GB"/>
        </w:rPr>
        <w:instrText>∼</w:instrText>
      </w:r>
      <w:r w:rsidR="007C554B">
        <w:rPr>
          <w:bCs/>
          <w:lang w:val="en-GB"/>
        </w:rPr>
        <w:instrText xml:space="preserve">0·70359 to a maximum of </w:instrText>
      </w:r>
      <w:r w:rsidR="007C554B">
        <w:rPr>
          <w:rFonts w:ascii="Cambria Math" w:hAnsi="Cambria Math" w:cs="Cambria Math"/>
          <w:bCs/>
          <w:lang w:val="en-GB"/>
        </w:rPr>
        <w:instrText>∼</w:instrText>
      </w:r>
      <w:r w:rsidR="007C554B">
        <w:rPr>
          <w:bCs/>
          <w:lang w:val="en-GB"/>
        </w:rPr>
        <w:instrText xml:space="preserve">0·70364 between </w:instrText>
      </w:r>
      <w:r w:rsidR="007C554B">
        <w:rPr>
          <w:rFonts w:ascii="Cambria Math" w:hAnsi="Cambria Math" w:cs="Cambria Math"/>
          <w:bCs/>
          <w:lang w:val="en-GB"/>
        </w:rPr>
        <w:instrText>∼</w:instrText>
      </w:r>
      <w:r w:rsidR="007C554B">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C554B">
        <w:rPr>
          <w:rFonts w:ascii="Cambria Math" w:hAnsi="Cambria Math" w:cs="Cambria Math"/>
          <w:bCs/>
          <w:lang w:val="en-GB"/>
        </w:rPr>
        <w:instrText>∼</w:instrText>
      </w:r>
      <w:r w:rsidR="007C554B">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C554B">
        <w:rPr>
          <w:rFonts w:ascii="Cambria Math" w:hAnsi="Cambria Math" w:cs="Cambria Math"/>
          <w:bCs/>
          <w:lang w:val="en-GB"/>
        </w:rPr>
        <w:instrText>∼</w:instrText>
      </w:r>
      <w:r w:rsidR="007C554B">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RNO6Sw0/LeWa52so","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lang w:val="en-GB"/>
        </w:rPr>
        <w:instrText>∼</w:instrText>
      </w:r>
      <w:r w:rsidR="007C554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70EC3E4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310" w:author="Charlotte Devitre" w:date="2024-07-24T10:40:00Z" w16du:dateUtc="2024-07-24T17:40:00Z">
        <w:r w:rsidR="004E38D9" w:rsidDel="004F2B3A">
          <w:rPr>
            <w:bCs/>
            <w:lang w:val="en-GB"/>
          </w:rPr>
          <w:delText>-inclusion</w:delText>
        </w:r>
      </w:del>
      <w:ins w:id="311"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del w:id="312" w:author="Charlotte Devitre" w:date="2024-07-24T10:49:00Z" w16du:dateUtc="2024-07-24T17:49:00Z">
        <w:r w:rsidR="007C5202" w:rsidRPr="000171B5" w:rsidDel="004F2B3A">
          <w:delText>South</w:delText>
        </w:r>
        <w:r w:rsidR="007C5202" w:rsidDel="004F2B3A">
          <w:rPr>
            <w:bCs/>
          </w:rPr>
          <w:delText>-</w:delText>
        </w:r>
        <w:r w:rsidR="007C5202" w:rsidRPr="000171B5" w:rsidDel="004F2B3A">
          <w:delText>Caldera</w:delText>
        </w:r>
        <w:r w:rsidRPr="00E92B49" w:rsidDel="004F2B3A">
          <w:rPr>
            <w:lang w:val="en-GB"/>
          </w:rPr>
          <w:delText xml:space="preserve"> </w:delText>
        </w:r>
      </w:del>
      <w:ins w:id="313" w:author="Charlotte Devitre" w:date="2024-07-24T10:50:00Z" w16du:dateUtc="2024-07-24T17:50:00Z">
        <w:r w:rsidR="004F2B3A">
          <w:t xml:space="preserve">South Caldera </w:t>
        </w:r>
      </w:ins>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del w:id="314" w:author="Charlotte Devitre" w:date="2024-07-24T10:40:00Z" w16du:dateUtc="2024-07-24T17:40:00Z">
        <w:r w:rsidR="004E38D9" w:rsidDel="004F2B3A">
          <w:rPr>
            <w:bCs/>
            <w:lang w:val="en-GB"/>
          </w:rPr>
          <w:delText>-</w:delText>
        </w:r>
        <w:r w:rsidR="004E38D9" w:rsidRPr="00E92B49" w:rsidDel="004F2B3A">
          <w:rPr>
            <w:lang w:val="en-GB"/>
          </w:rPr>
          <w:delText>inclusion</w:delText>
        </w:r>
      </w:del>
      <w:ins w:id="315" w:author="Charlotte Devitre" w:date="2024-07-24T10:40:00Z" w16du:dateUtc="2024-07-24T17:40:00Z">
        <w:r w:rsidR="004F2B3A">
          <w:rPr>
            <w:bCs/>
            <w:lang w:val="en-GB"/>
          </w:rPr>
          <w:t xml:space="preserve"> inclusion</w:t>
        </w:r>
      </w:ins>
      <w:r w:rsidR="004E38D9" w:rsidRPr="00E92B49">
        <w:rPr>
          <w:lang w:val="en-GB"/>
        </w:rPr>
        <w:t>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364A6BF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del w:id="316" w:author="Charlotte Devitre" w:date="2024-07-24T10:40:00Z" w16du:dateUtc="2024-07-24T17:40:00Z">
        <w:r w:rsidR="004E38D9" w:rsidDel="004F2B3A">
          <w:rPr>
            <w:bCs/>
            <w:lang w:val="en-GB"/>
          </w:rPr>
          <w:delText>-inclusion</w:delText>
        </w:r>
      </w:del>
      <w:ins w:id="317"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at shallow depths </w:t>
      </w:r>
      <w:r w:rsidRPr="007B522C">
        <w:rPr>
          <w:bCs/>
          <w:lang w:val="en-GB"/>
        </w:rPr>
        <w:fldChar w:fldCharType="begin"/>
      </w:r>
      <w:r w:rsidR="007C554B">
        <w:rPr>
          <w:bCs/>
          <w:lang w:val="en-GB"/>
        </w:rPr>
        <w:instrText xml:space="preserve"> ADDIN ZOTERO_ITEM CSL_CITATION {"citationID":"99oTV4NS","properties":{"formattedCitation":"(Lerner {\\i{}et al.}, 2024)","plainCitation":"(Lerner et al., 2024)","noteIndex":0},"citationItems":[{"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lang w:val="en-GB"/>
        </w:rPr>
        <w:instrText>∼</w:instrText>
      </w:r>
      <w:r w:rsidR="007C554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16126C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C554B">
        <w:rPr>
          <w:bCs/>
          <w:lang w:val="en-GB"/>
        </w:rPr>
        <w:instrText xml:space="preserve"> ADDIN ZOTERO_ITEM CSL_CITATION {"citationID":"MD9Uar0X","properties":{"formattedCitation":"(Welsch {\\i{}et al.}, 2013)","plainCitation":"(Welsch et al., 2013)","noteIndex":0},"citationItems":[{"id":"YRNO6Sw0/znUARXR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del w:id="318"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319" w:author="Charlotte Devitre" w:date="2024-07-24T10:50:00Z" w16du:dateUtc="2024-07-24T17:50:00Z">
        <w:r w:rsidR="004F2B3A">
          <w:rPr>
            <w:bCs/>
            <w:lang w:val="en-GB"/>
          </w:rPr>
          <w:t xml:space="preserve">South Caldera </w:t>
        </w:r>
      </w:ins>
      <w:r w:rsidRPr="007B522C">
        <w:rPr>
          <w:bCs/>
          <w:lang w:val="en-GB"/>
        </w:rPr>
        <w:t xml:space="preserve">reservoir texturally evolved and trapped lower pressure </w:t>
      </w:r>
      <w:r w:rsidR="004E38D9">
        <w:rPr>
          <w:bCs/>
          <w:lang w:val="en-GB"/>
        </w:rPr>
        <w:t>fluid</w:t>
      </w:r>
      <w:del w:id="320" w:author="Charlotte Devitre" w:date="2024-07-24T10:40:00Z" w16du:dateUtc="2024-07-24T17:40:00Z">
        <w:r w:rsidR="004E38D9" w:rsidDel="004F2B3A">
          <w:rPr>
            <w:bCs/>
            <w:lang w:val="en-GB"/>
          </w:rPr>
          <w:delText>-inclusion</w:delText>
        </w:r>
      </w:del>
      <w:ins w:id="321"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6F963963"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del w:id="322" w:author="Charlotte Devitre" w:date="2024-07-24T10:40:00Z" w16du:dateUtc="2024-07-24T17:40:00Z">
        <w:r w:rsidR="004E38D9" w:rsidDel="004F2B3A">
          <w:rPr>
            <w:bCs/>
            <w:lang w:val="en-GB"/>
          </w:rPr>
          <w:delText>-inclusion</w:delText>
        </w:r>
      </w:del>
      <w:ins w:id="323"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7C554B">
        <w:rPr>
          <w:bCs/>
          <w:lang w:val="en-GB"/>
        </w:rPr>
        <w:instrText xml:space="preserve"> ADDIN ZOTERO_ITEM CSL_CITATION {"citationID":"jSMo8JbW","properties":{"formattedCitation":"(Mourey {\\i{}et al.}, 2023; DeVitre and Wieser, 2024)","plainCitation":"(Mourey et al., 2023;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nirwMXW","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del w:id="324" w:author="Charlotte Devitre" w:date="2024-07-24T10:40:00Z" w16du:dateUtc="2024-07-24T17:40:00Z">
        <w:r w:rsidR="004E38D9" w:rsidDel="004F2B3A">
          <w:rPr>
            <w:bCs/>
            <w:lang w:val="en-GB"/>
          </w:rPr>
          <w:delText>-inclusion</w:delText>
        </w:r>
      </w:del>
      <w:ins w:id="325" w:author="Charlotte Devitre" w:date="2024-07-24T10:40:00Z" w16du:dateUtc="2024-07-24T17:40:00Z">
        <w:r w:rsidR="004F2B3A">
          <w:rPr>
            <w:bCs/>
            <w:lang w:val="en-GB"/>
          </w:rPr>
          <w:t xml:space="preserve"> inclusion</w:t>
        </w:r>
      </w:ins>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ins w:id="326" w:author="Charlotte Devitre" w:date="2024-07-24T14:33:00Z" w16du:dateUtc="2024-07-24T21:33:00Z">
        <w:r w:rsidR="00E27685">
          <w:rPr>
            <w:bCs/>
            <w:lang w:val="en-GB"/>
          </w:rPr>
          <w:t>p</w:t>
        </w:r>
      </w:ins>
      <w:del w:id="327" w:author="Charlotte Devitre" w:date="2024-07-24T14:33:00Z" w16du:dateUtc="2024-07-24T21:33:00Z">
        <w:r w:rsidRPr="007B522C" w:rsidDel="00E27685">
          <w:rPr>
            <w:bCs/>
            <w:lang w:val="en-GB"/>
          </w:rPr>
          <w:delText>P</w:delText>
        </w:r>
      </w:del>
      <w:r w:rsidRPr="007B522C">
        <w:rPr>
          <w:bCs/>
          <w:lang w:val="en-GB"/>
        </w:rPr>
        <w:t xml:space="preserve">hosphorous mapping in olivine around </w:t>
      </w:r>
      <w:r w:rsidR="004E38D9">
        <w:rPr>
          <w:bCs/>
          <w:lang w:val="en-GB"/>
        </w:rPr>
        <w:t>fluid</w:t>
      </w:r>
      <w:del w:id="328" w:author="Charlotte Devitre" w:date="2024-07-24T10:40:00Z" w16du:dateUtc="2024-07-24T17:40:00Z">
        <w:r w:rsidR="004E38D9" w:rsidDel="004F2B3A">
          <w:rPr>
            <w:bCs/>
            <w:lang w:val="en-GB"/>
          </w:rPr>
          <w:delText>-inclusion</w:delText>
        </w:r>
      </w:del>
      <w:ins w:id="329"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w:t>
      </w:r>
      <w:r w:rsidR="007C3D94">
        <w:rPr>
          <w:bCs/>
          <w:lang w:val="en-GB"/>
        </w:rPr>
        <w:t>e.g., melt</w:t>
      </w:r>
      <w:del w:id="330" w:author="Charlotte Devitre" w:date="2024-07-24T10:40:00Z" w16du:dateUtc="2024-07-24T17:40:00Z">
        <w:r w:rsidR="007C3D94" w:rsidDel="004F2B3A">
          <w:rPr>
            <w:bCs/>
            <w:lang w:val="en-GB"/>
          </w:rPr>
          <w:delText>-inclusion</w:delText>
        </w:r>
      </w:del>
      <w:ins w:id="331" w:author="Charlotte Devitre" w:date="2024-07-24T10:40:00Z" w16du:dateUtc="2024-07-24T17:40:00Z">
        <w:r w:rsidR="004F2B3A">
          <w:rPr>
            <w:bCs/>
            <w:lang w:val="en-GB"/>
          </w:rPr>
          <w:t xml:space="preserve"> inclusion</w:t>
        </w:r>
      </w:ins>
      <w:r w:rsidR="007C3D94">
        <w:rPr>
          <w:bCs/>
          <w:lang w:val="en-GB"/>
        </w:rPr>
        <w:t>s in</w:t>
      </w:r>
      <w:r w:rsidRPr="007B522C">
        <w:rPr>
          <w:bCs/>
          <w:lang w:val="en-GB"/>
        </w:rPr>
        <w:t xml:space="preserve"> </w:t>
      </w:r>
      <w:r w:rsidRPr="007B522C">
        <w:rPr>
          <w:bCs/>
          <w:lang w:val="en-GB"/>
        </w:rPr>
        <w:fldChar w:fldCharType="begin"/>
      </w:r>
      <w:r w:rsidR="007C554B">
        <w:rPr>
          <w:bCs/>
          <w:lang w:val="en-GB"/>
        </w:rPr>
        <w:instrText xml:space="preserve"> ADDIN ZOTERO_ITEM CSL_CITATION {"citationID":"SrlbtA3g","properties":{"formattedCitation":"(Esposito {\\i{}et al.}, 2023)","plainCitation":"(Esposito et al., 2023)","dontUpdate":true,"noteIndex":0},"citationItems":[{"id":"YRNO6Sw0/RnmYu4dx","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del w:id="332" w:author="Charlotte Devitre" w:date="2024-07-24T10:40:00Z" w16du:dateUtc="2024-07-24T17:40:00Z">
        <w:r w:rsidR="004E38D9" w:rsidDel="004F2B3A">
          <w:rPr>
            <w:bCs/>
            <w:lang w:val="en-GB"/>
          </w:rPr>
          <w:delText>-inclusion</w:delText>
        </w:r>
      </w:del>
      <w:ins w:id="333" w:author="Charlotte Devitre" w:date="2024-07-24T10:40:00Z" w16du:dateUtc="2024-07-24T17:40:00Z">
        <w:r w:rsidR="004F2B3A">
          <w:rPr>
            <w:bCs/>
            <w:lang w:val="en-GB"/>
          </w:rPr>
          <w:t xml:space="preserve"> inclusion</w:t>
        </w:r>
      </w:ins>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ins w:id="334" w:author="Charlotte Devitre" w:date="2024-07-24T14:33:00Z" w16du:dateUtc="2024-07-24T21:33:00Z">
        <w:r w:rsidR="00E27685">
          <w:rPr>
            <w:bCs/>
            <w:lang w:val="en-GB"/>
          </w:rPr>
          <w:t>ember</w:t>
        </w:r>
      </w:ins>
      <w:r w:rsidRPr="007B522C">
        <w:rPr>
          <w:bCs/>
          <w:lang w:val="en-GB"/>
        </w:rPr>
        <w:t xml:space="preserve"> 2023 eruption.</w:t>
      </w:r>
    </w:p>
    <w:p w14:paraId="4AF52C28" w14:textId="77777777" w:rsidR="00B90F91" w:rsidRDefault="00B90F91" w:rsidP="00B90F91">
      <w:pPr>
        <w:pStyle w:val="Heading-Main"/>
        <w:spacing w:line="480" w:lineRule="auto"/>
        <w:jc w:val="both"/>
        <w:rPr>
          <w:ins w:id="335" w:author="Charlotte Devitre" w:date="2024-07-25T17:44:00Z" w16du:dateUtc="2024-07-26T00:44:00Z"/>
          <w:lang w:val="en-GB"/>
        </w:rPr>
      </w:pPr>
      <w:r>
        <w:rPr>
          <w:b w:val="0"/>
          <w:bCs w:val="0"/>
          <w:iCs/>
        </w:rPr>
        <w:lastRenderedPageBreak/>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519DEC8E" w14:textId="67BFD7DF" w:rsidR="00D02C7A" w:rsidRDefault="00D02C7A" w:rsidP="00D02C7A">
      <w:pPr>
        <w:pStyle w:val="Heading-Main"/>
        <w:spacing w:line="480" w:lineRule="auto"/>
        <w:jc w:val="both"/>
        <w:rPr>
          <w:ins w:id="336" w:author="Charlotte Devitre" w:date="2024-07-25T17:44:00Z" w16du:dateUtc="2024-07-26T00:44:00Z"/>
          <w:lang w:val="en-GB"/>
        </w:rPr>
      </w:pPr>
      <w:ins w:id="337" w:author="Charlotte Devitre" w:date="2024-07-25T17:44:00Z" w16du:dateUtc="2024-07-26T00:44:00Z">
        <w:r>
          <w:rPr>
            <w:b w:val="0"/>
            <w:bCs w:val="0"/>
            <w:iCs/>
          </w:rPr>
          <w:t xml:space="preserve">3. 1. </w:t>
        </w:r>
        <w:r>
          <w:rPr>
            <w:iCs/>
          </w:rPr>
          <w:t xml:space="preserve">Application </w:t>
        </w:r>
      </w:ins>
    </w:p>
    <w:p w14:paraId="5BC7AA2A" w14:textId="0C331E2B" w:rsidR="00D02C7A" w:rsidRPr="007B522C" w:rsidDel="00D02C7A" w:rsidRDefault="00D02C7A" w:rsidP="00B90F91">
      <w:pPr>
        <w:pStyle w:val="Heading-Main"/>
        <w:spacing w:line="480" w:lineRule="auto"/>
        <w:jc w:val="both"/>
        <w:rPr>
          <w:del w:id="338" w:author="Charlotte Devitre" w:date="2024-07-25T17:44:00Z" w16du:dateUtc="2024-07-26T00:44:00Z"/>
          <w:lang w:val="en-GB"/>
        </w:rPr>
      </w:pPr>
    </w:p>
    <w:p w14:paraId="3AABE5E7" w14:textId="50CA6D32"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del w:id="339" w:author="Charlotte Devitre" w:date="2024-07-24T10:40:00Z" w16du:dateUtc="2024-07-24T17:40:00Z">
        <w:r w:rsidR="00834561" w:rsidDel="004F2B3A">
          <w:rPr>
            <w:bCs/>
            <w:lang w:val="en-GB"/>
          </w:rPr>
          <w:delText>-inclusion</w:delText>
        </w:r>
      </w:del>
      <w:ins w:id="340" w:author="Charlotte Devitre" w:date="2024-07-24T10:40:00Z" w16du:dateUtc="2024-07-24T17:40:00Z">
        <w:r w:rsidR="004F2B3A">
          <w:rPr>
            <w:bCs/>
            <w:lang w:val="en-GB"/>
          </w:rPr>
          <w:t xml:space="preserve"> inclusion</w:t>
        </w:r>
      </w:ins>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w:t>
      </w:r>
      <w:del w:id="341" w:author="Charlotte Devitre" w:date="2024-07-24T10:40:00Z" w16du:dateUtc="2024-07-24T17:40:00Z">
        <w:r w:rsidR="00834561" w:rsidDel="004F2B3A">
          <w:rPr>
            <w:bCs/>
            <w:lang w:val="en-GB"/>
          </w:rPr>
          <w:delText>-inclusion</w:delText>
        </w:r>
      </w:del>
      <w:ins w:id="342" w:author="Charlotte Devitre" w:date="2024-07-24T10:40:00Z" w16du:dateUtc="2024-07-24T17:40:00Z">
        <w:r w:rsidR="004F2B3A">
          <w:rPr>
            <w:bCs/>
            <w:lang w:val="en-GB"/>
          </w:rPr>
          <w:t xml:space="preserve"> inclusion</w:t>
        </w:r>
      </w:ins>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343"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344" w:author="Charlotte Devitre" w:date="2024-07-24T10:50:00Z" w16du:dateUtc="2024-07-24T17:50:00Z">
        <w:r w:rsidR="004F2B3A">
          <w:rPr>
            <w:bCs/>
            <w:lang w:val="en-GB"/>
          </w:rPr>
          <w:t xml:space="preserve">South Caldera </w:t>
        </w:r>
      </w:ins>
      <w:r w:rsidRPr="007B522C">
        <w:rPr>
          <w:bCs/>
          <w:lang w:val="en-GB"/>
        </w:rPr>
        <w:t xml:space="preserve">reservoir </w:t>
      </w:r>
      <w:r w:rsidRPr="007B522C">
        <w:rPr>
          <w:bCs/>
          <w:lang w:val="en-GB"/>
        </w:rPr>
        <w:fldChar w:fldCharType="begin"/>
      </w:r>
      <w:r w:rsidR="007C554B">
        <w:rPr>
          <w:bCs/>
          <w:lang w:val="en-GB"/>
        </w:rPr>
        <w:instrText xml:space="preserve"> ADDIN ZOTERO_ITEM CSL_CITATION {"citationID":"y6fjvTg9","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del w:id="345" w:author="Charlotte Devitre" w:date="2024-07-24T10:40:00Z" w16du:dateUtc="2024-07-24T17:40:00Z">
        <w:r w:rsidR="00834561" w:rsidDel="004F2B3A">
          <w:rPr>
            <w:bCs/>
            <w:lang w:val="en-GB"/>
          </w:rPr>
          <w:delText>-inclusion</w:delText>
        </w:r>
      </w:del>
      <w:ins w:id="346" w:author="Charlotte Devitre" w:date="2024-07-24T10:40:00Z" w16du:dateUtc="2024-07-24T17:40:00Z">
        <w:r w:rsidR="004F2B3A">
          <w:rPr>
            <w:bCs/>
            <w:lang w:val="en-GB"/>
          </w:rPr>
          <w:t xml:space="preserve"> inclusion</w:t>
        </w:r>
      </w:ins>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w:t>
      </w:r>
      <w:del w:id="347" w:author="Charlotte Devitre" w:date="2024-07-24T10:40:00Z" w16du:dateUtc="2024-07-24T17:40:00Z">
        <w:r w:rsidR="00EE7A65" w:rsidDel="004F2B3A">
          <w:rPr>
            <w:bCs/>
            <w:lang w:val="en-GB"/>
          </w:rPr>
          <w:delText>-inclusion</w:delText>
        </w:r>
      </w:del>
      <w:ins w:id="348" w:author="Charlotte Devitre" w:date="2024-07-24T10:40:00Z" w16du:dateUtc="2024-07-24T17:40:00Z">
        <w:r w:rsidR="004F2B3A">
          <w:rPr>
            <w:bCs/>
            <w:lang w:val="en-GB"/>
          </w:rPr>
          <w:t xml:space="preserve"> inclusion</w:t>
        </w:r>
      </w:ins>
      <w:r w:rsidRPr="007B522C">
        <w:rPr>
          <w:bCs/>
          <w:lang w:val="en-GB"/>
        </w:rPr>
        <w:t xml:space="preserve"> pressures</w:t>
      </w:r>
      <w:r w:rsidR="00EE7A65">
        <w:rPr>
          <w:bCs/>
          <w:lang w:val="en-GB"/>
        </w:rPr>
        <w:t>.</w:t>
      </w:r>
    </w:p>
    <w:p w14:paraId="6F9FB3EB" w14:textId="0BE55C69"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del w:id="349" w:author="Charlotte Devitre" w:date="2024-07-24T10:40:00Z" w16du:dateUtc="2024-07-24T17:40:00Z">
        <w:r w:rsidR="00834561" w:rsidDel="004F2B3A">
          <w:rPr>
            <w:bCs/>
            <w:lang w:val="en-GB"/>
          </w:rPr>
          <w:delText>-inclusion</w:delText>
        </w:r>
      </w:del>
      <w:ins w:id="350" w:author="Charlotte Devitre" w:date="2024-07-24T10:40:00Z" w16du:dateUtc="2024-07-24T17:40:00Z">
        <w:r w:rsidR="004F2B3A">
          <w:rPr>
            <w:bCs/>
            <w:lang w:val="en-GB"/>
          </w:rPr>
          <w:t xml:space="preserve"> inclusion</w:t>
        </w:r>
      </w:ins>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7C554B">
        <w:rPr>
          <w:bCs/>
          <w:lang w:val="en-GB"/>
        </w:rPr>
        <w:instrText xml:space="preserve"> ADDIN ZOTERO_ITEM CSL_CITATION {"citationID":"xvXNxQjS","properties":{"formattedCitation":"(Ghiorso and Gualda, 2015)","plainCitation":"(Ghiorso and Gualda, 2015)","noteIndex":0},"citationItems":[{"id":"YRNO6Sw0/SDVTjHTL","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7C554B">
        <w:rPr>
          <w:bCs/>
          <w:lang w:val="en-GB"/>
        </w:rPr>
        <w:instrText xml:space="preserve"> ADDIN ZOTERO_ITEM CSL_CITATION {"citationID":"Y9U13hJX","properties":{"formattedCitation":"(Iacovino {\\i{}et al.}, 2021)","plainCitation":"(Iacovino et al., 2021)","noteIndex":0},"citationItems":[{"id":"YRNO6Sw0/2ASGFg6p","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del w:id="351" w:author="Charlotte Devitre" w:date="2024-07-24T14:34:00Z" w16du:dateUtc="2024-07-24T21:34:00Z">
        <w:r w:rsidRPr="007B522C" w:rsidDel="00E27685">
          <w:rPr>
            <w:bCs/>
            <w:lang w:val="en-GB"/>
          </w:rPr>
          <w:delText>quantile</w:delText>
        </w:r>
      </w:del>
      <w:ins w:id="352" w:author="Charlotte Devitre" w:date="2024-07-24T14:34:00Z" w16du:dateUtc="2024-07-24T21:34:00Z">
        <w:r w:rsidR="00E27685">
          <w:rPr>
            <w:bCs/>
            <w:lang w:val="en-GB"/>
          </w:rPr>
          <w:t>percentile</w:t>
        </w:r>
      </w:ins>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proofErr w:type="gramStart"/>
      <w:r w:rsidR="00834561">
        <w:rPr>
          <w:bCs/>
          <w:lang w:val="en-GB"/>
        </w:rPr>
        <w:t>melt</w:t>
      </w:r>
      <w:proofErr w:type="gramEnd"/>
      <w:del w:id="353" w:author="Charlotte Devitre" w:date="2024-07-24T10:40:00Z" w16du:dateUtc="2024-07-24T17:40:00Z">
        <w:r w:rsidR="00834561" w:rsidDel="004F2B3A">
          <w:rPr>
            <w:bCs/>
            <w:lang w:val="en-GB"/>
          </w:rPr>
          <w:delText>-inclusion</w:delText>
        </w:r>
      </w:del>
      <w:ins w:id="354" w:author="Charlotte Devitre" w:date="2024-07-24T10:40:00Z" w16du:dateUtc="2024-07-24T17:40:00Z">
        <w:r w:rsidR="004F2B3A">
          <w:rPr>
            <w:bCs/>
            <w:lang w:val="en-GB"/>
          </w:rPr>
          <w:t xml:space="preserve"> inclusion</w:t>
        </w:r>
      </w:ins>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ins w:id="355" w:author="Charlotte Devitre" w:date="2024-07-24T14:35:00Z" w16du:dateUtc="2024-07-24T21:35:00Z">
        <w:r w:rsidR="00E27685">
          <w:rPr>
            <w:bCs/>
            <w:lang w:val="en-GB"/>
          </w:rPr>
          <w:t>s</w:t>
        </w:r>
      </w:ins>
      <w:del w:id="356" w:author="Charlotte Devitre" w:date="2024-07-24T14:35:00Z" w16du:dateUtc="2024-07-24T21:35:00Z">
        <w:r w:rsidRPr="007B522C" w:rsidDel="00E27685">
          <w:rPr>
            <w:bCs/>
            <w:lang w:val="en-GB"/>
          </w:rPr>
          <w:delText>S</w:delText>
        </w:r>
      </w:del>
      <w:r w:rsidRPr="007B522C">
        <w:rPr>
          <w:bCs/>
          <w:lang w:val="en-GB"/>
        </w:rPr>
        <w:t xml:space="preserve">aturation </w:t>
      </w:r>
      <w:ins w:id="357" w:author="Charlotte Devitre" w:date="2024-07-24T14:35:00Z" w16du:dateUtc="2024-07-24T21:35:00Z">
        <w:r w:rsidR="00E27685">
          <w:rPr>
            <w:bCs/>
            <w:lang w:val="en-GB"/>
          </w:rPr>
          <w:t>p</w:t>
        </w:r>
      </w:ins>
      <w:del w:id="358" w:author="Charlotte Devitre" w:date="2024-07-24T14:35:00Z" w16du:dateUtc="2024-07-24T21:35:00Z">
        <w:r w:rsidRPr="007B522C" w:rsidDel="00E27685">
          <w:rPr>
            <w:bCs/>
            <w:lang w:val="en-GB"/>
          </w:rPr>
          <w:delText>P</w:delText>
        </w:r>
      </w:del>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t>
      </w:r>
      <w:r w:rsidR="00EE7A65">
        <w:rPr>
          <w:bCs/>
          <w:lang w:val="en-GB"/>
        </w:rPr>
        <w:t>where</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w:t>
      </w:r>
      <w:del w:id="359" w:author="Charlotte Devitre" w:date="2024-07-24T10:40:00Z" w16du:dateUtc="2024-07-24T17:40:00Z">
        <w:r w:rsidR="00834561" w:rsidDel="004F2B3A">
          <w:rPr>
            <w:bCs/>
            <w:lang w:val="en-GB"/>
          </w:rPr>
          <w:delText>-inclusion</w:delText>
        </w:r>
      </w:del>
      <w:ins w:id="360" w:author="Charlotte Devitre" w:date="2024-07-24T10:40:00Z" w16du:dateUtc="2024-07-24T17:40:00Z">
        <w:r w:rsidR="004F2B3A">
          <w:rPr>
            <w:bCs/>
            <w:lang w:val="en-GB"/>
          </w:rPr>
          <w:t xml:space="preserve"> inclusion</w:t>
        </w:r>
      </w:ins>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w:t>
      </w:r>
      <w:del w:id="361" w:author="Charlotte Devitre" w:date="2024-07-24T14:34:00Z" w16du:dateUtc="2024-07-24T21:34:00Z">
        <w:r w:rsidRPr="007B522C" w:rsidDel="00E27685">
          <w:rPr>
            <w:bCs/>
            <w:lang w:val="en-GB"/>
          </w:rPr>
          <w:delText>quantile</w:delText>
        </w:r>
      </w:del>
      <w:ins w:id="362" w:author="Charlotte Devitre" w:date="2024-07-24T14:34:00Z" w16du:dateUtc="2024-07-24T21:34:00Z">
        <w:r w:rsidR="00E27685">
          <w:rPr>
            <w:bCs/>
            <w:lang w:val="en-GB"/>
          </w:rPr>
          <w:t>percentile</w:t>
        </w:r>
      </w:ins>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Pr="007B522C">
        <w:rPr>
          <w:bCs/>
          <w:lang w:val="en-GB"/>
        </w:rPr>
        <w:lastRenderedPageBreak/>
        <w:t xml:space="preserve">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del w:id="363" w:author="Charlotte Devitre" w:date="2024-07-24T10:40:00Z" w16du:dateUtc="2024-07-24T17:40:00Z">
        <w:r w:rsidR="004E38D9" w:rsidDel="004F2B3A">
          <w:rPr>
            <w:bCs/>
            <w:lang w:val="en-GB"/>
          </w:rPr>
          <w:delText>-inclusion</w:delText>
        </w:r>
      </w:del>
      <w:ins w:id="364" w:author="Charlotte Devitre" w:date="2024-07-24T10:40:00Z" w16du:dateUtc="2024-07-24T17:40:00Z">
        <w:r w:rsidR="004F2B3A">
          <w:rPr>
            <w:bCs/>
            <w:lang w:val="en-GB"/>
          </w:rPr>
          <w:t xml:space="preserve"> inclusion</w:t>
        </w:r>
      </w:ins>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7886EDDE"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365" w:author="Charlotte Devitre" w:date="2024-07-24T10:40:00Z" w16du:dateUtc="2024-07-24T17:40:00Z">
        <w:r w:rsidR="00834561" w:rsidDel="004F2B3A">
          <w:rPr>
            <w:b/>
            <w:i/>
            <w:iCs/>
            <w:lang w:val="en-GB"/>
          </w:rPr>
          <w:delText>-inclusion</w:delText>
        </w:r>
      </w:del>
      <w:ins w:id="366" w:author="Charlotte Devitre" w:date="2024-07-24T10:40:00Z" w16du:dateUtc="2024-07-24T17:40:00Z">
        <w:r w:rsidR="004F2B3A">
          <w:rPr>
            <w:b/>
            <w:i/>
            <w:iCs/>
            <w:lang w:val="en-GB"/>
          </w:rPr>
          <w:t xml:space="preserve"> inclusion</w:t>
        </w:r>
      </w:ins>
      <w:r w:rsidRPr="007B522C">
        <w:rPr>
          <w:b/>
          <w:i/>
          <w:iCs/>
          <w:lang w:val="en-GB"/>
        </w:rPr>
        <w:t xml:space="preserve"> data for </w:t>
      </w:r>
      <w:ins w:id="367" w:author="Charlotte Devitre" w:date="2024-07-24T15:41:00Z" w16du:dateUtc="2024-07-24T22:41:00Z">
        <w:r w:rsidR="00EA6185">
          <w:rPr>
            <w:b/>
            <w:i/>
            <w:iCs/>
            <w:lang w:val="en-GB"/>
          </w:rPr>
          <w:t>c</w:t>
        </w:r>
      </w:ins>
      <w:del w:id="368" w:author="Charlotte Devitre" w:date="2024-07-24T15:41:00Z" w16du:dateUtc="2024-07-24T22:41:00Z">
        <w:r w:rsidRPr="007B522C" w:rsidDel="00EA6185">
          <w:rPr>
            <w:b/>
            <w:i/>
            <w:iCs/>
            <w:lang w:val="en-GB"/>
          </w:rPr>
          <w:delText>C</w:delText>
        </w:r>
      </w:del>
      <w:r w:rsidRPr="007B522C">
        <w:rPr>
          <w:b/>
          <w:i/>
          <w:iCs/>
          <w:lang w:val="en-GB"/>
        </w:rPr>
        <w:t xml:space="preserve">ontinental </w:t>
      </w:r>
      <w:ins w:id="369" w:author="Charlotte Devitre" w:date="2024-07-24T15:41:00Z" w16du:dateUtc="2024-07-24T22:41:00Z">
        <w:r w:rsidR="00EA6185">
          <w:rPr>
            <w:b/>
            <w:i/>
            <w:iCs/>
            <w:lang w:val="en-GB"/>
          </w:rPr>
          <w:t>r</w:t>
        </w:r>
      </w:ins>
      <w:del w:id="370" w:author="Charlotte Devitre" w:date="2024-07-24T15:41:00Z" w16du:dateUtc="2024-07-24T22:41:00Z">
        <w:r w:rsidRPr="007B522C" w:rsidDel="00EA6185">
          <w:rPr>
            <w:b/>
            <w:i/>
            <w:iCs/>
            <w:lang w:val="en-GB"/>
          </w:rPr>
          <w:delText>R</w:delText>
        </w:r>
      </w:del>
      <w:r w:rsidRPr="007B522C">
        <w:rPr>
          <w:b/>
          <w:i/>
          <w:iCs/>
          <w:lang w:val="en-GB"/>
        </w:rPr>
        <w:t xml:space="preserve">ift, </w:t>
      </w:r>
      <w:ins w:id="371" w:author="Charlotte Devitre" w:date="2024-07-24T15:41:00Z" w16du:dateUtc="2024-07-24T22:41:00Z">
        <w:r w:rsidR="00EA6185">
          <w:rPr>
            <w:b/>
            <w:i/>
            <w:iCs/>
            <w:lang w:val="en-GB"/>
          </w:rPr>
          <w:t>c</w:t>
        </w:r>
      </w:ins>
      <w:del w:id="372" w:author="Charlotte Devitre" w:date="2024-07-24T15:41:00Z" w16du:dateUtc="2024-07-24T22:41:00Z">
        <w:r w:rsidRPr="007B522C" w:rsidDel="00EA6185">
          <w:rPr>
            <w:b/>
            <w:i/>
            <w:iCs/>
            <w:lang w:val="en-GB"/>
          </w:rPr>
          <w:delText>C</w:delText>
        </w:r>
      </w:del>
      <w:r w:rsidRPr="007B522C">
        <w:rPr>
          <w:b/>
          <w:i/>
          <w:iCs/>
          <w:lang w:val="en-GB"/>
        </w:rPr>
        <w:t xml:space="preserve">ontinental </w:t>
      </w:r>
      <w:ins w:id="373" w:author="Charlotte Devitre" w:date="2024-07-24T15:41:00Z" w16du:dateUtc="2024-07-24T22:41:00Z">
        <w:r w:rsidR="00EA6185">
          <w:rPr>
            <w:b/>
            <w:i/>
            <w:iCs/>
            <w:lang w:val="en-GB"/>
          </w:rPr>
          <w:t>i</w:t>
        </w:r>
      </w:ins>
      <w:del w:id="374" w:author="Charlotte Devitre" w:date="2024-07-24T15:41:00Z" w16du:dateUtc="2024-07-24T22:41:00Z">
        <w:r w:rsidRPr="007B522C" w:rsidDel="00EA6185">
          <w:rPr>
            <w:b/>
            <w:i/>
            <w:iCs/>
            <w:lang w:val="en-GB"/>
          </w:rPr>
          <w:delText>I</w:delText>
        </w:r>
      </w:del>
      <w:r w:rsidRPr="007B522C">
        <w:rPr>
          <w:b/>
          <w:i/>
          <w:iCs/>
          <w:lang w:val="en-GB"/>
        </w:rPr>
        <w:t xml:space="preserve">ntraplate, </w:t>
      </w:r>
      <w:ins w:id="375" w:author="Charlotte Devitre" w:date="2024-07-24T15:41:00Z" w16du:dateUtc="2024-07-24T22:41:00Z">
        <w:r w:rsidR="00EA6185">
          <w:rPr>
            <w:b/>
            <w:i/>
            <w:iCs/>
            <w:lang w:val="en-GB"/>
          </w:rPr>
          <w:t>a</w:t>
        </w:r>
      </w:ins>
      <w:del w:id="376" w:author="Charlotte Devitre" w:date="2024-07-24T15:41:00Z" w16du:dateUtc="2024-07-24T22:41:00Z">
        <w:r w:rsidRPr="007B522C" w:rsidDel="00EA6185">
          <w:rPr>
            <w:b/>
            <w:i/>
            <w:iCs/>
            <w:lang w:val="en-GB"/>
          </w:rPr>
          <w:delText>A</w:delText>
        </w:r>
      </w:del>
      <w:r w:rsidRPr="007B522C">
        <w:rPr>
          <w:b/>
          <w:i/>
          <w:iCs/>
          <w:lang w:val="en-GB"/>
        </w:rPr>
        <w:t xml:space="preserve">lkaline and </w:t>
      </w:r>
      <w:ins w:id="377" w:author="Charlotte Devitre" w:date="2024-07-24T15:41:00Z" w16du:dateUtc="2024-07-24T22:41:00Z">
        <w:r w:rsidR="00EA6185">
          <w:rPr>
            <w:b/>
            <w:i/>
            <w:iCs/>
            <w:lang w:val="en-GB"/>
          </w:rPr>
          <w:t>t</w:t>
        </w:r>
      </w:ins>
      <w:del w:id="378" w:author="Charlotte Devitre" w:date="2024-07-24T15:41:00Z" w16du:dateUtc="2024-07-24T22:41:00Z">
        <w:r w:rsidRPr="007B522C" w:rsidDel="00EA6185">
          <w:rPr>
            <w:b/>
            <w:i/>
            <w:iCs/>
            <w:lang w:val="en-GB"/>
          </w:rPr>
          <w:delText>T</w:delText>
        </w:r>
      </w:del>
      <w:r w:rsidRPr="007B522C">
        <w:rPr>
          <w:b/>
          <w:i/>
          <w:iCs/>
          <w:lang w:val="en-GB"/>
        </w:rPr>
        <w:t xml:space="preserve">holeiitic </w:t>
      </w:r>
      <w:ins w:id="379" w:author="Charlotte Devitre" w:date="2024-07-24T15:41:00Z" w16du:dateUtc="2024-07-24T22:41:00Z">
        <w:r w:rsidR="00EA6185">
          <w:rPr>
            <w:b/>
            <w:i/>
            <w:iCs/>
            <w:lang w:val="en-GB"/>
          </w:rPr>
          <w:t>o</w:t>
        </w:r>
      </w:ins>
      <w:del w:id="380" w:author="Charlotte Devitre" w:date="2024-07-24T15:41:00Z" w16du:dateUtc="2024-07-24T22:41:00Z">
        <w:r w:rsidRPr="007B522C" w:rsidDel="00EA6185">
          <w:rPr>
            <w:b/>
            <w:i/>
            <w:iCs/>
            <w:lang w:val="en-GB"/>
          </w:rPr>
          <w:delText>O</w:delText>
        </w:r>
      </w:del>
      <w:r w:rsidRPr="007B522C">
        <w:rPr>
          <w:b/>
          <w:i/>
          <w:iCs/>
          <w:lang w:val="en-GB"/>
        </w:rPr>
        <w:t xml:space="preserve">cean </w:t>
      </w:r>
      <w:ins w:id="381" w:author="Charlotte Devitre" w:date="2024-07-24T15:41:00Z" w16du:dateUtc="2024-07-24T22:41:00Z">
        <w:r w:rsidR="00EA6185">
          <w:rPr>
            <w:b/>
            <w:i/>
            <w:iCs/>
            <w:lang w:val="en-GB"/>
          </w:rPr>
          <w:lastRenderedPageBreak/>
          <w:t>i</w:t>
        </w:r>
      </w:ins>
      <w:del w:id="382" w:author="Charlotte Devitre" w:date="2024-07-24T15:41:00Z" w16du:dateUtc="2024-07-24T22:41:00Z">
        <w:r w:rsidRPr="007B522C" w:rsidDel="00EA6185">
          <w:rPr>
            <w:b/>
            <w:i/>
            <w:iCs/>
            <w:lang w:val="en-GB"/>
          </w:rPr>
          <w:delText>I</w:delText>
        </w:r>
      </w:del>
      <w:r w:rsidRPr="007B522C">
        <w:rPr>
          <w:b/>
          <w:i/>
          <w:iCs/>
          <w:lang w:val="en-GB"/>
        </w:rPr>
        <w:t xml:space="preserve">sland </w:t>
      </w:r>
      <w:ins w:id="383" w:author="Charlotte Devitre" w:date="2024-07-24T15:41:00Z" w16du:dateUtc="2024-07-24T22:41:00Z">
        <w:r w:rsidR="00EA6185">
          <w:rPr>
            <w:b/>
            <w:i/>
            <w:iCs/>
            <w:lang w:val="en-GB"/>
          </w:rPr>
          <w:t>b</w:t>
        </w:r>
      </w:ins>
      <w:del w:id="384" w:author="Charlotte Devitre" w:date="2024-07-24T15:41:00Z" w16du:dateUtc="2024-07-24T22:41:00Z">
        <w:r w:rsidRPr="007B522C" w:rsidDel="00EA6185">
          <w:rPr>
            <w:b/>
            <w:i/>
            <w:iCs/>
            <w:lang w:val="en-GB"/>
          </w:rPr>
          <w:delText>B</w:delText>
        </w:r>
      </w:del>
      <w:r w:rsidRPr="007B522C">
        <w:rPr>
          <w:b/>
          <w:i/>
          <w:iCs/>
          <w:lang w:val="en-GB"/>
        </w:rPr>
        <w:t>asalt (OIB, see Fig S7)</w:t>
      </w:r>
      <w:ins w:id="385" w:author="Charlotte Devitre" w:date="2024-07-24T15:41:00Z" w16du:dateUtc="2024-07-24T22:41:00Z">
        <w:r w:rsidR="00EA6185">
          <w:rPr>
            <w:b/>
            <w:i/>
            <w:iCs/>
            <w:lang w:val="en-GB"/>
          </w:rPr>
          <w:t>,</w:t>
        </w:r>
      </w:ins>
      <w:r w:rsidRPr="007B522C">
        <w:rPr>
          <w:b/>
          <w:i/>
          <w:iCs/>
          <w:lang w:val="en-GB"/>
        </w:rPr>
        <w:t xml:space="preserve"> </w:t>
      </w:r>
      <w:ins w:id="386" w:author="Charlotte Devitre" w:date="2024-07-24T15:41:00Z" w16du:dateUtc="2024-07-24T22:41:00Z">
        <w:r w:rsidR="00EA6185">
          <w:rPr>
            <w:b/>
            <w:i/>
            <w:iCs/>
            <w:lang w:val="en-GB"/>
          </w:rPr>
          <w:t>m</w:t>
        </w:r>
      </w:ins>
      <w:del w:id="387" w:author="Charlotte Devitre" w:date="2024-07-24T15:41:00Z" w16du:dateUtc="2024-07-24T22:41:00Z">
        <w:r w:rsidRPr="007B522C" w:rsidDel="00EA6185">
          <w:rPr>
            <w:b/>
            <w:i/>
            <w:iCs/>
            <w:lang w:val="en-GB"/>
          </w:rPr>
          <w:delText>M</w:delText>
        </w:r>
      </w:del>
      <w:r w:rsidRPr="007B522C">
        <w:rPr>
          <w:b/>
          <w:i/>
          <w:iCs/>
          <w:lang w:val="en-GB"/>
        </w:rPr>
        <w:t>id-</w:t>
      </w:r>
      <w:ins w:id="388" w:author="Charlotte Devitre" w:date="2024-07-24T15:41:00Z" w16du:dateUtc="2024-07-24T22:41:00Z">
        <w:r w:rsidR="00EA6185">
          <w:rPr>
            <w:b/>
            <w:i/>
            <w:iCs/>
            <w:lang w:val="en-GB"/>
          </w:rPr>
          <w:t>o</w:t>
        </w:r>
      </w:ins>
      <w:del w:id="389" w:author="Charlotte Devitre" w:date="2024-07-24T15:41:00Z" w16du:dateUtc="2024-07-24T22:41:00Z">
        <w:r w:rsidRPr="007B522C" w:rsidDel="00EA6185">
          <w:rPr>
            <w:b/>
            <w:i/>
            <w:iCs/>
            <w:lang w:val="en-GB"/>
          </w:rPr>
          <w:delText>O</w:delText>
        </w:r>
      </w:del>
      <w:r w:rsidRPr="007B522C">
        <w:rPr>
          <w:b/>
          <w:i/>
          <w:iCs/>
          <w:lang w:val="en-GB"/>
        </w:rPr>
        <w:t xml:space="preserve">cean </w:t>
      </w:r>
      <w:ins w:id="390" w:author="Charlotte Devitre" w:date="2024-07-24T15:41:00Z" w16du:dateUtc="2024-07-24T22:41:00Z">
        <w:r w:rsidR="00EA6185">
          <w:rPr>
            <w:b/>
            <w:i/>
            <w:iCs/>
            <w:lang w:val="en-GB"/>
          </w:rPr>
          <w:t>r</w:t>
        </w:r>
      </w:ins>
      <w:del w:id="391" w:author="Charlotte Devitre" w:date="2024-07-24T15:41:00Z" w16du:dateUtc="2024-07-24T22:41:00Z">
        <w:r w:rsidRPr="007B522C" w:rsidDel="00EA6185">
          <w:rPr>
            <w:b/>
            <w:i/>
            <w:iCs/>
            <w:lang w:val="en-GB"/>
          </w:rPr>
          <w:delText>R</w:delText>
        </w:r>
      </w:del>
      <w:r w:rsidRPr="007B522C">
        <w:rPr>
          <w:b/>
          <w:i/>
          <w:iCs/>
          <w:lang w:val="en-GB"/>
        </w:rPr>
        <w:t xml:space="preserve">idge and </w:t>
      </w:r>
      <w:ins w:id="392" w:author="Charlotte Devitre" w:date="2024-07-24T15:41:00Z" w16du:dateUtc="2024-07-24T22:41:00Z">
        <w:r w:rsidR="00EA6185">
          <w:rPr>
            <w:b/>
            <w:i/>
            <w:iCs/>
            <w:lang w:val="en-GB"/>
          </w:rPr>
          <w:t>s</w:t>
        </w:r>
      </w:ins>
      <w:del w:id="393" w:author="Charlotte Devitre" w:date="2024-07-24T15:41:00Z" w16du:dateUtc="2024-07-24T22:41:00Z">
        <w:r w:rsidRPr="007B522C" w:rsidDel="00EA6185">
          <w:rPr>
            <w:b/>
            <w:i/>
            <w:iCs/>
            <w:lang w:val="en-GB"/>
          </w:rPr>
          <w:delText>S</w:delText>
        </w:r>
      </w:del>
      <w:r w:rsidRPr="007B522C">
        <w:rPr>
          <w:b/>
          <w:i/>
          <w:iCs/>
          <w:lang w:val="en-GB"/>
        </w:rPr>
        <w:t xml:space="preserve">ubduction </w:t>
      </w:r>
      <w:ins w:id="394" w:author="Charlotte Devitre" w:date="2024-07-24T15:41:00Z" w16du:dateUtc="2024-07-24T22:41:00Z">
        <w:r w:rsidR="00EA6185">
          <w:rPr>
            <w:b/>
            <w:i/>
            <w:iCs/>
            <w:lang w:val="en-GB"/>
          </w:rPr>
          <w:t>z</w:t>
        </w:r>
      </w:ins>
      <w:del w:id="395" w:author="Charlotte Devitre" w:date="2024-07-24T15:41:00Z" w16du:dateUtc="2024-07-24T22:41:00Z">
        <w:r w:rsidRPr="007B522C" w:rsidDel="00EA6185">
          <w:rPr>
            <w:b/>
            <w:i/>
            <w:iCs/>
            <w:lang w:val="en-GB"/>
          </w:rPr>
          <w:delText>Z</w:delText>
        </w:r>
      </w:del>
      <w:r w:rsidRPr="007B522C">
        <w:rPr>
          <w:b/>
          <w:i/>
          <w:iCs/>
          <w:lang w:val="en-GB"/>
        </w:rPr>
        <w:t xml:space="preserve">one volcanoes (details and references in the supplement). Data </w:t>
      </w:r>
      <w:ins w:id="396" w:author="Charlotte Devitre" w:date="2024-07-24T15:42:00Z" w16du:dateUtc="2024-07-24T22:42:00Z">
        <w:r w:rsidR="00EA6185">
          <w:rPr>
            <w:b/>
            <w:i/>
            <w:iCs/>
            <w:lang w:val="en-GB"/>
          </w:rPr>
          <w:t>are</w:t>
        </w:r>
      </w:ins>
      <w:del w:id="397" w:author="Charlotte Devitre" w:date="2024-07-24T15:42:00Z" w16du:dateUtc="2024-07-24T22:42:00Z">
        <w:r w:rsidRPr="007B522C" w:rsidDel="00EA6185">
          <w:rPr>
            <w:b/>
            <w:i/>
            <w:iCs/>
            <w:lang w:val="en-GB"/>
          </w:rPr>
          <w:delText>is</w:delText>
        </w:r>
      </w:del>
      <w:r w:rsidRPr="007B522C">
        <w:rPr>
          <w:b/>
          <w:i/>
          <w:iCs/>
          <w:lang w:val="en-GB"/>
        </w:rPr>
        <w:t xml:space="preserve"> filtered to SiO</w:t>
      </w:r>
      <w:r w:rsidRPr="007B522C">
        <w:rPr>
          <w:b/>
          <w:i/>
          <w:iCs/>
          <w:vertAlign w:val="subscript"/>
          <w:lang w:val="en-GB"/>
        </w:rPr>
        <w:t>2</w:t>
      </w:r>
      <w:r w:rsidRPr="007B522C">
        <w:rPr>
          <w:b/>
          <w:i/>
          <w:iCs/>
          <w:lang w:val="en-GB"/>
        </w:rPr>
        <w:t xml:space="preserve"> &lt; 57 </w:t>
      </w:r>
      <w:proofErr w:type="spellStart"/>
      <w:r w:rsidRPr="007B522C">
        <w:rPr>
          <w:b/>
          <w:i/>
          <w:iCs/>
          <w:lang w:val="en-GB"/>
        </w:rPr>
        <w:t>wt</w:t>
      </w:r>
      <w:proofErr w:type="spellEnd"/>
      <w:r w:rsidRPr="007B522C">
        <w:rPr>
          <w:b/>
          <w:i/>
          <w:iCs/>
          <w:lang w:val="en-GB"/>
        </w:rPr>
        <w:t xml:space="preserve">%, MgO &lt; 16 </w:t>
      </w:r>
      <w:proofErr w:type="spellStart"/>
      <w:r w:rsidRPr="007B522C">
        <w:rPr>
          <w:b/>
          <w:i/>
          <w:iCs/>
          <w:lang w:val="en-GB"/>
        </w:rPr>
        <w:t>wt</w:t>
      </w:r>
      <w:proofErr w:type="spellEnd"/>
      <w:r w:rsidRPr="007B522C">
        <w:rPr>
          <w:b/>
          <w:i/>
          <w:iCs/>
          <w:lang w:val="en-GB"/>
        </w:rPr>
        <w:t xml:space="preserve">% and </w:t>
      </w:r>
      <w:ins w:id="398" w:author="Charlotte Devitre" w:date="2024-07-24T15:42:00Z" w16du:dateUtc="2024-07-24T22:42:00Z">
        <w:r w:rsidR="00EA6185">
          <w:rPr>
            <w:b/>
            <w:i/>
            <w:iCs/>
            <w:lang w:val="en-GB"/>
          </w:rPr>
          <w:t>s</w:t>
        </w:r>
      </w:ins>
      <w:del w:id="399" w:author="Charlotte Devitre" w:date="2024-07-24T15:42:00Z" w16du:dateUtc="2024-07-24T22:42:00Z">
        <w:r w:rsidRPr="007B522C" w:rsidDel="00EA6185">
          <w:rPr>
            <w:b/>
            <w:i/>
            <w:iCs/>
            <w:lang w:val="en-GB"/>
          </w:rPr>
          <w:delText>S</w:delText>
        </w:r>
      </w:del>
      <w:r w:rsidRPr="007B522C">
        <w:rPr>
          <w:b/>
          <w:i/>
          <w:iCs/>
          <w:lang w:val="en-GB"/>
        </w:rPr>
        <w:t xml:space="preserve">aturation </w:t>
      </w:r>
      <w:ins w:id="400" w:author="Charlotte Devitre" w:date="2024-07-24T15:42:00Z" w16du:dateUtc="2024-07-24T22:42:00Z">
        <w:r w:rsidR="00EA6185">
          <w:rPr>
            <w:b/>
            <w:i/>
            <w:iCs/>
            <w:lang w:val="en-GB"/>
          </w:rPr>
          <w:t>p</w:t>
        </w:r>
      </w:ins>
      <w:del w:id="401" w:author="Charlotte Devitre" w:date="2024-07-24T15:42:00Z" w16du:dateUtc="2024-07-24T22:42:00Z">
        <w:r w:rsidRPr="007B522C" w:rsidDel="00EA6185">
          <w:rPr>
            <w:b/>
            <w:i/>
            <w:iCs/>
            <w:lang w:val="en-GB"/>
          </w:rPr>
          <w:delText>P</w:delText>
        </w:r>
      </w:del>
      <w:r w:rsidRPr="007B522C">
        <w:rPr>
          <w:b/>
          <w:i/>
          <w:iCs/>
          <w:lang w:val="en-GB"/>
        </w:rPr>
        <w:t>ressure &gt;20 MPa (supplement for details).</w:t>
      </w:r>
      <w:r w:rsidRPr="007B522C">
        <w:rPr>
          <w:bCs/>
          <w:i/>
          <w:iCs/>
          <w:lang w:val="en-GB"/>
        </w:rPr>
        <w:t xml:space="preserve"> (a) World map coloured by </w:t>
      </w:r>
      <w:ins w:id="402" w:author="Charlotte Devitre" w:date="2024-07-24T15:42:00Z" w16du:dateUtc="2024-07-24T22:42:00Z">
        <w:r w:rsidR="00EA6185">
          <w:rPr>
            <w:bCs/>
            <w:i/>
            <w:iCs/>
            <w:lang w:val="en-GB"/>
          </w:rPr>
          <w:t>m</w:t>
        </w:r>
      </w:ins>
      <w:del w:id="403" w:author="Charlotte Devitre" w:date="2024-07-24T15:42:00Z" w16du:dateUtc="2024-07-24T22:42:00Z">
        <w:r w:rsidRPr="007B522C" w:rsidDel="00EA6185">
          <w:rPr>
            <w:bCs/>
            <w:i/>
            <w:iCs/>
            <w:lang w:val="en-GB"/>
          </w:rPr>
          <w:delText>M</w:delText>
        </w:r>
      </w:del>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404" w:author="Charlotte Devitre" w:date="2024-07-24T10:40:00Z" w16du:dateUtc="2024-07-24T17:40:00Z">
        <w:r w:rsidR="00834561" w:rsidDel="004F2B3A">
          <w:rPr>
            <w:bCs/>
            <w:i/>
            <w:iCs/>
            <w:lang w:val="en-GB"/>
          </w:rPr>
          <w:delText>-inclusion</w:delText>
        </w:r>
      </w:del>
      <w:ins w:id="405" w:author="Charlotte Devitre" w:date="2024-07-24T10:40:00Z" w16du:dateUtc="2024-07-24T17:40:00Z">
        <w:r w:rsidR="004F2B3A">
          <w:rPr>
            <w:bCs/>
            <w:i/>
            <w:iCs/>
            <w:lang w:val="en-GB"/>
          </w:rPr>
          <w:t xml:space="preserve"> inclusion</w:t>
        </w:r>
      </w:ins>
      <w:r w:rsidRPr="007B522C">
        <w:rPr>
          <w:bCs/>
          <w:i/>
          <w:iCs/>
          <w:lang w:val="en-GB"/>
        </w:rPr>
        <w:t xml:space="preserve"> suites</w:t>
      </w:r>
      <w:ins w:id="406" w:author="Charlotte Devitre" w:date="2024-07-24T15:43:00Z" w16du:dateUtc="2024-07-24T22:43:00Z">
        <w:r w:rsidR="00EA6185">
          <w:rPr>
            <w:bCs/>
            <w:i/>
            <w:iCs/>
            <w:lang w:val="en-GB"/>
          </w:rPr>
          <w:t>.</w:t>
        </w:r>
      </w:ins>
      <w:del w:id="407" w:author="Charlotte Devitre" w:date="2024-07-24T15:43:00Z" w16du:dateUtc="2024-07-24T22:43:00Z">
        <w:r w:rsidRPr="007B522C" w:rsidDel="00EA6185">
          <w:rPr>
            <w:bCs/>
            <w:i/>
            <w:iCs/>
            <w:lang w:val="en-GB"/>
          </w:rPr>
          <w:delText>,</w:delText>
        </w:r>
      </w:del>
      <w:r w:rsidRPr="007B522C">
        <w:rPr>
          <w:bCs/>
          <w:i/>
          <w:iCs/>
          <w:lang w:val="en-GB"/>
        </w:rPr>
        <w:t xml:space="preserve"> </w:t>
      </w:r>
      <w:ins w:id="408" w:author="Charlotte Devitre" w:date="2024-07-24T15:43:00Z" w16du:dateUtc="2024-07-24T22:43:00Z">
        <w:r w:rsidR="00EA6185">
          <w:rPr>
            <w:bCs/>
            <w:i/>
            <w:iCs/>
            <w:lang w:val="en-GB"/>
          </w:rPr>
          <w:t>C</w:t>
        </w:r>
      </w:ins>
      <w:del w:id="409" w:author="Charlotte Devitre" w:date="2024-07-24T15:43:00Z" w16du:dateUtc="2024-07-24T22:43:00Z">
        <w:r w:rsidRPr="007B522C" w:rsidDel="00EA6185">
          <w:rPr>
            <w:bCs/>
            <w:i/>
            <w:iCs/>
            <w:lang w:val="en-GB"/>
          </w:rPr>
          <w:delText>c</w:delText>
        </w:r>
      </w:del>
      <w:r w:rsidRPr="007B522C">
        <w:rPr>
          <w:bCs/>
          <w:i/>
          <w:iCs/>
          <w:lang w:val="en-GB"/>
        </w:rPr>
        <w:t xml:space="preserve">ircles indicate </w:t>
      </w:r>
      <w:ins w:id="410" w:author="Charlotte Devitre" w:date="2024-07-24T15:43:00Z" w16du:dateUtc="2024-07-24T22:43:00Z">
        <w:r w:rsidR="00EA6185">
          <w:rPr>
            <w:bCs/>
            <w:i/>
            <w:iCs/>
            <w:lang w:val="en-GB"/>
          </w:rPr>
          <w:t>g</w:t>
        </w:r>
      </w:ins>
      <w:del w:id="411" w:author="Charlotte Devitre" w:date="2024-07-24T15:43:00Z" w16du:dateUtc="2024-07-24T22:43:00Z">
        <w:r w:rsidRPr="007B522C" w:rsidDel="00EA6185">
          <w:rPr>
            <w:bCs/>
            <w:i/>
            <w:iCs/>
            <w:lang w:val="en-GB"/>
          </w:rPr>
          <w:delText>G</w:delText>
        </w:r>
      </w:del>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412" w:author="Charlotte Devitre" w:date="2024-07-24T10:40:00Z" w16du:dateUtc="2024-07-24T17:40:00Z">
        <w:r w:rsidR="00834561" w:rsidDel="004F2B3A">
          <w:rPr>
            <w:bCs/>
            <w:i/>
            <w:iCs/>
            <w:lang w:val="en-GB"/>
          </w:rPr>
          <w:delText>-inclusion</w:delText>
        </w:r>
      </w:del>
      <w:ins w:id="413" w:author="Charlotte Devitre" w:date="2024-07-24T10:40:00Z" w16du:dateUtc="2024-07-24T17:40:00Z">
        <w:r w:rsidR="004F2B3A">
          <w:rPr>
            <w:bCs/>
            <w:i/>
            <w:iCs/>
            <w:lang w:val="en-GB"/>
          </w:rPr>
          <w:t xml:space="preserve"> inclusion</w:t>
        </w:r>
      </w:ins>
      <w:r w:rsidRPr="007B522C">
        <w:rPr>
          <w:bCs/>
          <w:i/>
          <w:iCs/>
          <w:lang w:val="en-GB"/>
        </w:rPr>
        <w:t xml:space="preserve"> suites plotted on panel a. Boxplots show the median, Q1 (25</w:t>
      </w:r>
      <w:r w:rsidRPr="007B522C">
        <w:rPr>
          <w:bCs/>
          <w:i/>
          <w:iCs/>
          <w:vertAlign w:val="superscript"/>
          <w:lang w:val="en-GB"/>
        </w:rPr>
        <w:t>th</w:t>
      </w:r>
      <w:del w:id="414" w:author="Charlotte Devitre" w:date="2024-07-24T15:43:00Z" w16du:dateUtc="2024-07-24T22:43:00Z">
        <w:r w:rsidRPr="007B522C" w:rsidDel="00EA6185">
          <w:rPr>
            <w:bCs/>
            <w:i/>
            <w:iCs/>
            <w:lang w:val="en-GB"/>
          </w:rPr>
          <w:delText xml:space="preserve"> quartile</w:delText>
        </w:r>
      </w:del>
      <w:ins w:id="415" w:author="Charlotte Devitre" w:date="2024-07-24T15:43:00Z" w16du:dateUtc="2024-07-24T22:43:00Z">
        <w:r w:rsidR="00EA6185">
          <w:rPr>
            <w:bCs/>
            <w:i/>
            <w:iCs/>
            <w:lang w:val="en-GB"/>
          </w:rPr>
          <w:t xml:space="preserve"> 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416" w:author="Charlotte Devitre" w:date="2024-07-24T15:43:00Z" w16du:dateUtc="2024-07-24T22:43:00Z">
        <w:r w:rsidRPr="007B522C" w:rsidDel="00EA6185">
          <w:rPr>
            <w:bCs/>
            <w:i/>
            <w:iCs/>
            <w:lang w:val="en-GB"/>
          </w:rPr>
          <w:delText>quartile</w:delText>
        </w:r>
      </w:del>
      <w:ins w:id="417" w:author="Charlotte Devitre" w:date="2024-07-24T15:43:00Z" w16du:dateUtc="2024-07-24T22:43: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418" w:author="Charlotte Devitre" w:date="2024-07-24T15:44:00Z" w16du:dateUtc="2024-07-24T22:44:00Z">
        <w:r w:rsidR="00EA6185">
          <w:rPr>
            <w:bCs/>
            <w:i/>
            <w:iCs/>
            <w:lang w:val="en-GB"/>
          </w:rPr>
          <w:t>t</w:t>
        </w:r>
      </w:ins>
      <w:del w:id="419" w:author="Charlotte Devitre" w:date="2024-07-24T15:44:00Z" w16du:dateUtc="2024-07-24T22:44:00Z">
        <w:r w:rsidRPr="007B522C" w:rsidDel="00EA6185">
          <w:rPr>
            <w:bCs/>
            <w:i/>
            <w:iCs/>
            <w:lang w:val="en-GB"/>
          </w:rPr>
          <w:delText>T</w:delText>
        </w:r>
      </w:del>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ins w:id="420" w:author="Charlotte Devitre" w:date="2024-07-24T15:44:00Z" w16du:dateUtc="2024-07-24T22:44:00Z">
        <w:r w:rsidR="00EA6185">
          <w:rPr>
            <w:bCs/>
            <w:i/>
            <w:iCs/>
            <w:lang w:val="en-GB"/>
          </w:rPr>
          <w:t xml:space="preserve"> </w:t>
        </w:r>
        <w:r w:rsidR="00EA6185" w:rsidRPr="007B522C">
          <w:rPr>
            <w:bCs/>
            <w:i/>
            <w:iCs/>
            <w:lang w:val="en-GB"/>
          </w:rPr>
          <w:t>–</w:t>
        </w:r>
      </w:ins>
      <w:del w:id="421" w:author="Charlotte Devitre" w:date="2024-07-24T15:44:00Z" w16du:dateUtc="2024-07-24T22:44:00Z">
        <w:r w:rsidRPr="007B522C" w:rsidDel="00EA6185">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p>
    <w:p w14:paraId="5B76A579" w14:textId="5E14877C" w:rsidR="00B90F91" w:rsidRPr="007B522C" w:rsidDel="00E27685" w:rsidRDefault="00EE7A65" w:rsidP="00B90F91">
      <w:pPr>
        <w:pStyle w:val="Text"/>
        <w:spacing w:line="480" w:lineRule="auto"/>
        <w:jc w:val="both"/>
        <w:rPr>
          <w:del w:id="422" w:author="Charlotte Devitre" w:date="2024-07-24T14:36:00Z" w16du:dateUtc="2024-07-24T21:36:00Z"/>
          <w:bCs/>
          <w:lang w:val="en-GB"/>
        </w:rPr>
      </w:pPr>
      <w:r>
        <w:rPr>
          <w:bCs/>
          <w:lang w:val="en-GB"/>
        </w:rPr>
        <w:t>No</w:t>
      </w:r>
      <w:ins w:id="423" w:author="Charlotte Devitre" w:date="2024-07-24T14:35:00Z" w16du:dateUtc="2024-07-24T21:35:00Z">
        <w:r w:rsidR="00E27685">
          <w:rPr>
            <w:bCs/>
            <w:lang w:val="en-GB"/>
          </w:rPr>
          <w:t>tably</w:t>
        </w:r>
      </w:ins>
      <w:del w:id="424" w:author="Charlotte Devitre" w:date="2024-07-24T14:35:00Z" w16du:dateUtc="2024-07-24T21:35:00Z">
        <w:r w:rsidDel="00E27685">
          <w:rPr>
            <w:bCs/>
            <w:lang w:val="en-GB"/>
          </w:rPr>
          <w:delText>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del w:id="425" w:author="Charlotte Devitre" w:date="2024-07-24T10:40:00Z" w16du:dateUtc="2024-07-24T17:40:00Z">
        <w:r w:rsidR="00834561" w:rsidDel="004F2B3A">
          <w:rPr>
            <w:bCs/>
            <w:lang w:val="en-GB"/>
          </w:rPr>
          <w:delText>-inclusion</w:delText>
        </w:r>
      </w:del>
      <w:ins w:id="426" w:author="Charlotte Devitre" w:date="2024-07-24T10:40:00Z" w16du:dateUtc="2024-07-24T17:40:00Z">
        <w:r w:rsidR="004F2B3A">
          <w:rPr>
            <w:bCs/>
            <w:lang w:val="en-GB"/>
          </w:rPr>
          <w:t xml:space="preserve"> inclusion</w:t>
        </w:r>
      </w:ins>
      <w:r w:rsidR="00B90F91" w:rsidRPr="007B522C">
        <w:rPr>
          <w:bCs/>
          <w:lang w:val="en-GB"/>
        </w:rPr>
        <w:t xml:space="preserve"> suites in </w:t>
      </w:r>
      <w:del w:id="427" w:author="Charlotte Devitre" w:date="2024-07-24T14:36:00Z" w16du:dateUtc="2024-07-24T21:36:00Z">
        <w:r w:rsidR="00B90F91" w:rsidRPr="007B522C" w:rsidDel="00E27685">
          <w:rPr>
            <w:bCs/>
            <w:lang w:val="en-GB"/>
          </w:rPr>
          <w:delText xml:space="preserve">this </w:delText>
        </w:r>
      </w:del>
      <w:ins w:id="428" w:author="Charlotte Devitre" w:date="2024-07-24T14:36:00Z" w16du:dateUtc="2024-07-24T21:36:00Z">
        <w:r w:rsidR="00E27685">
          <w:rPr>
            <w:bCs/>
            <w:lang w:val="en-GB"/>
          </w:rPr>
          <w:t>our global</w:t>
        </w:r>
        <w:r w:rsidR="00E27685" w:rsidRPr="007B522C">
          <w:rPr>
            <w:bCs/>
            <w:lang w:val="en-GB"/>
          </w:rPr>
          <w:t xml:space="preserve"> </w:t>
        </w:r>
      </w:ins>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ins w:id="429" w:author="Charlotte Devitre" w:date="2024-07-24T14:36:00Z" w16du:dateUtc="2024-07-24T21:36:00Z">
        <w:r w:rsidR="00E27685">
          <w:rPr>
            <w:bCs/>
            <w:lang w:val="en-GB"/>
          </w:rPr>
          <w:t xml:space="preserve"> are</w:t>
        </w:r>
      </w:ins>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w:t>
      </w:r>
      <w:del w:id="430" w:author="Charlotte Devitre" w:date="2024-07-24T14:36:00Z" w16du:dateUtc="2024-07-24T21:36:00Z">
        <w:r w:rsidR="00B90F91" w:rsidRPr="007B522C" w:rsidDel="00E27685">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del w:id="431" w:author="Charlotte Devitre" w:date="2024-07-24T10:40:00Z" w16du:dateUtc="2024-07-24T17:40:00Z">
        <w:r w:rsidR="00834561" w:rsidDel="004F2B3A">
          <w:rPr>
            <w:bCs/>
            <w:lang w:val="en-GB"/>
          </w:rPr>
          <w:delText>-inclusion</w:delText>
        </w:r>
      </w:del>
      <w:ins w:id="432" w:author="Charlotte Devitre" w:date="2024-07-24T10:40:00Z" w16du:dateUtc="2024-07-24T17:40:00Z">
        <w:r w:rsidR="004F2B3A">
          <w:rPr>
            <w:bCs/>
            <w:lang w:val="en-GB"/>
          </w:rPr>
          <w:t xml:space="preserve"> inclusion</w:t>
        </w:r>
      </w:ins>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47837F9E" w:rsidR="00B90F91" w:rsidRPr="007B522C" w:rsidDel="00E27685" w:rsidRDefault="00B90F91" w:rsidP="00E27685">
      <w:pPr>
        <w:pStyle w:val="Text"/>
        <w:spacing w:line="480" w:lineRule="auto"/>
        <w:jc w:val="both"/>
        <w:rPr>
          <w:del w:id="433" w:author="Charlotte Devitre" w:date="2024-07-24T14:37:00Z" w16du:dateUtc="2024-07-24T21:37: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434" w:author="Charlotte Devitre" w:date="2024-07-24T14:36:00Z" w16du:dateUtc="2024-07-24T21:36:00Z">
        <w:r w:rsidR="00E27685">
          <w:rPr>
            <w:bCs/>
            <w:lang w:val="en-GB"/>
          </w:rPr>
          <w:t>m</w:t>
        </w:r>
      </w:ins>
      <w:del w:id="435" w:author="Charlotte Devitre" w:date="2024-07-24T14:36:00Z" w16du:dateUtc="2024-07-24T21:36:00Z">
        <w:r w:rsidRPr="007B522C" w:rsidDel="00E27685">
          <w:rPr>
            <w:bCs/>
            <w:lang w:val="en-GB"/>
          </w:rPr>
          <w:delText>M</w:delText>
        </w:r>
      </w:del>
      <w:r w:rsidRPr="007B522C">
        <w:rPr>
          <w:bCs/>
          <w:lang w:val="en-GB"/>
        </w:rPr>
        <w:t>id-</w:t>
      </w:r>
      <w:ins w:id="436" w:author="Charlotte Devitre" w:date="2024-07-24T14:36:00Z" w16du:dateUtc="2024-07-24T21:36:00Z">
        <w:r w:rsidR="00E27685">
          <w:rPr>
            <w:bCs/>
            <w:lang w:val="en-GB"/>
          </w:rPr>
          <w:t>o</w:t>
        </w:r>
      </w:ins>
      <w:del w:id="437" w:author="Charlotte Devitre" w:date="2024-07-24T14:36:00Z" w16du:dateUtc="2024-07-24T21:36:00Z">
        <w:r w:rsidRPr="007B522C" w:rsidDel="00E27685">
          <w:rPr>
            <w:bCs/>
            <w:lang w:val="en-GB"/>
          </w:rPr>
          <w:delText>O</w:delText>
        </w:r>
      </w:del>
      <w:r w:rsidRPr="007B522C">
        <w:rPr>
          <w:bCs/>
          <w:lang w:val="en-GB"/>
        </w:rPr>
        <w:t xml:space="preserve">cean </w:t>
      </w:r>
      <w:ins w:id="438" w:author="Charlotte Devitre" w:date="2024-07-24T14:36:00Z" w16du:dateUtc="2024-07-24T21:36:00Z">
        <w:r w:rsidR="00E27685">
          <w:rPr>
            <w:bCs/>
            <w:lang w:val="en-GB"/>
          </w:rPr>
          <w:t>r</w:t>
        </w:r>
      </w:ins>
      <w:del w:id="439" w:author="Charlotte Devitre" w:date="2024-07-24T14:36:00Z" w16du:dateUtc="2024-07-24T21:36:00Z">
        <w:r w:rsidRPr="007B522C" w:rsidDel="00E27685">
          <w:rPr>
            <w:bCs/>
            <w:lang w:val="en-GB"/>
          </w:rPr>
          <w:delText>R</w:delText>
        </w:r>
      </w:del>
      <w:r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w:t>
      </w:r>
      <w:r w:rsidRPr="007B522C">
        <w:rPr>
          <w:bCs/>
          <w:lang w:val="en-GB"/>
        </w:rPr>
        <w:lastRenderedPageBreak/>
        <w:t>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007C554B">
        <w:rPr>
          <w:bCs/>
          <w:lang w:val="en-GB"/>
        </w:rPr>
        <w:instrText xml:space="preserve"> ADDIN ZOTERO_ITEM CSL_CITATION {"citationID":"k8KiwCCe","properties":{"formattedCitation":"(DeVitre {\\i{}et al.}, 2023)","plainCitation":"(DeVitre et al., 2023)","dontUpdate":true,"noteIndex":0},"citationItems":[{"id":"YRNO6Sw0/36oG09M0","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proofErr w:type="spellStart"/>
      <w:r w:rsidRPr="007B522C">
        <w:rPr>
          <w:bCs/>
        </w:rPr>
        <w:t>DeVitre</w:t>
      </w:r>
      <w:proofErr w:type="spellEnd"/>
      <w:r w:rsidRPr="007B522C">
        <w:rPr>
          <w:bCs/>
        </w:rPr>
        <w:t xml:space="preserv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3A058ADF" w:rsidR="00B90F91" w:rsidRPr="007B522C" w:rsidRDefault="00B90F91" w:rsidP="00E27685">
      <w:pPr>
        <w:pStyle w:val="Text"/>
        <w:spacing w:line="480" w:lineRule="auto"/>
        <w:jc w:val="both"/>
        <w:rPr>
          <w:bCs/>
          <w:lang w:val="en-GB"/>
        </w:rPr>
      </w:pPr>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w:t>
      </w:r>
      <w:del w:id="440" w:author="Charlotte Devitre" w:date="2024-07-24T10:40:00Z" w16du:dateUtc="2024-07-24T17:40:00Z">
        <w:r w:rsidR="00834561" w:rsidDel="004F2B3A">
          <w:rPr>
            <w:bCs/>
            <w:lang w:val="en-GB"/>
          </w:rPr>
          <w:delText>-inclusion</w:delText>
        </w:r>
      </w:del>
      <w:ins w:id="441" w:author="Charlotte Devitre" w:date="2024-07-24T10:40:00Z" w16du:dateUtc="2024-07-24T17:40:00Z">
        <w:r w:rsidR="004F2B3A">
          <w:rPr>
            <w:bCs/>
            <w:lang w:val="en-GB"/>
          </w:rPr>
          <w:t xml:space="preserve"> inclusion</w:t>
        </w:r>
      </w:ins>
      <w:r w:rsidRPr="007B522C">
        <w:rPr>
          <w:bCs/>
          <w:lang w:val="en-GB"/>
        </w:rPr>
        <w: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7C554B">
        <w:rPr>
          <w:bCs/>
          <w:lang w:val="en-GB"/>
        </w:rPr>
        <w:instrText xml:space="preserve"> ADDIN ZOTERO_ITEM CSL_CITATION {"citationID":"JfE1dbNN","properties":{"formattedCitation":"(Aster {\\i{}et al.}, 2016; Venugopal {\\i{}et al.}, 2020)","plainCitation":"(Aster et al., 2016; Venugopal et al., 2020)","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RNO6Sw0/9re6CLQk","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ins w:id="442" w:author="Charlotte Devitre" w:date="2024-07-24T14:37:00Z" w16du:dateUtc="2024-07-24T21:37:00Z">
        <w:r w:rsidR="00E27685">
          <w:rPr>
            <w:bCs/>
            <w:lang w:val="en-GB"/>
          </w:rPr>
          <w:t>i</w:t>
        </w:r>
      </w:ins>
      <w:del w:id="443" w:author="Charlotte Devitre" w:date="2024-07-24T14:37:00Z" w16du:dateUtc="2024-07-24T21:37:00Z">
        <w:r w:rsidRPr="007B522C" w:rsidDel="00E27685">
          <w:rPr>
            <w:bCs/>
            <w:lang w:val="en-GB"/>
          </w:rPr>
          <w:delText>y</w:delText>
        </w:r>
      </w:del>
      <w:r w:rsidRPr="007B522C">
        <w:rPr>
          <w:bCs/>
          <w:lang w:val="en-GB"/>
        </w:rPr>
        <w:t xml:space="preserve">er subduction zones, </w:t>
      </w:r>
      <w:r w:rsidR="00834561">
        <w:rPr>
          <w:bCs/>
          <w:lang w:val="en-GB"/>
        </w:rPr>
        <w:t>fluid</w:t>
      </w:r>
      <w:del w:id="444" w:author="Charlotte Devitre" w:date="2024-07-24T10:40:00Z" w16du:dateUtc="2024-07-24T17:40:00Z">
        <w:r w:rsidR="00834561" w:rsidDel="004F2B3A">
          <w:rPr>
            <w:bCs/>
            <w:lang w:val="en-GB"/>
          </w:rPr>
          <w:delText>-inclusion</w:delText>
        </w:r>
      </w:del>
      <w:ins w:id="445" w:author="Charlotte Devitre" w:date="2024-07-24T10:40:00Z" w16du:dateUtc="2024-07-24T17:40:00Z">
        <w:r w:rsidR="004F2B3A">
          <w:rPr>
            <w:bCs/>
            <w:lang w:val="en-GB"/>
          </w:rPr>
          <w:t xml:space="preserve"> inclusion</w:t>
        </w:r>
      </w:ins>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2A2CBC5" w14:textId="3D7540FA" w:rsidR="00B90F91" w:rsidRPr="007B522C" w:rsidRDefault="00B90F91" w:rsidP="0061717B">
      <w:pPr>
        <w:pStyle w:val="Text"/>
        <w:spacing w:line="480" w:lineRule="auto"/>
        <w:jc w:val="both"/>
        <w:rPr>
          <w:bCs/>
          <w:lang w:val="en-GB"/>
        </w:rPr>
      </w:pPr>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446" w:author="Charlotte Devitre" w:date="2024-07-24T10:40:00Z" w16du:dateUtc="2024-07-24T17:40:00Z">
        <w:r w:rsidR="0061717B" w:rsidDel="004F2B3A">
          <w:rPr>
            <w:bCs/>
            <w:lang w:val="en-GB"/>
          </w:rPr>
          <w:delText>-inclusion</w:delText>
        </w:r>
      </w:del>
      <w:ins w:id="447" w:author="Charlotte Devitre" w:date="2024-07-24T10:40:00Z" w16du:dateUtc="2024-07-24T17:40:00Z">
        <w:r w:rsidR="004F2B3A">
          <w:rPr>
            <w:bCs/>
            <w:lang w:val="en-GB"/>
          </w:rPr>
          <w:t xml:space="preserve"> inclusion</w:t>
        </w:r>
      </w:ins>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448" w:author="Charlotte Devitre" w:date="2024-07-24T14:38:00Z" w16du:dateUtc="2024-07-24T21:38:00Z">
        <w:r w:rsidR="00E27685">
          <w:rPr>
            <w:bCs/>
            <w:lang w:val="en-GB"/>
          </w:rPr>
          <w:t xml:space="preserve">for </w:t>
        </w:r>
      </w:ins>
      <w:r w:rsidR="0061717B" w:rsidRPr="007B522C">
        <w:rPr>
          <w:bCs/>
          <w:lang w:val="en-GB"/>
        </w:rPr>
        <w:t>bubbles and those which do not in</w:t>
      </w:r>
      <w:del w:id="449" w:author="Charlotte Devitre" w:date="2024-07-24T14:38:00Z" w16du:dateUtc="2024-07-24T21:38:00Z">
        <w:r w:rsidR="0061717B" w:rsidRPr="007B522C" w:rsidDel="00E27685">
          <w:rPr>
            <w:bCs/>
            <w:lang w:val="en-GB"/>
          </w:rPr>
          <w:delText xml:space="preserve"> for</w:delText>
        </w:r>
      </w:del>
      <w:r w:rsidR="0061717B"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450" w:author="Charlotte Devitre" w:date="2024-07-24T10:40:00Z" w16du:dateUtc="2024-07-24T17:40:00Z">
        <w:r w:rsidR="00834561" w:rsidDel="004F2B3A">
          <w:rPr>
            <w:bCs/>
            <w:lang w:val="en-GB"/>
          </w:rPr>
          <w:delText>-inclusion</w:delText>
        </w:r>
      </w:del>
      <w:ins w:id="451" w:author="Charlotte Devitre" w:date="2024-07-24T10:40:00Z" w16du:dateUtc="2024-07-24T17:40:00Z">
        <w:r w:rsidR="004F2B3A">
          <w:rPr>
            <w:bCs/>
            <w:lang w:val="en-GB"/>
          </w:rPr>
          <w:t xml:space="preserve"> inclusion</w:t>
        </w:r>
      </w:ins>
      <w:r w:rsidRPr="007B522C">
        <w:rPr>
          <w:bCs/>
          <w:lang w:val="en-GB"/>
        </w:rPr>
        <w:t xml:space="preserve"> method </w:t>
      </w:r>
      <w:ins w:id="452" w:author="Charlotte Devitre" w:date="2024-07-24T14:38:00Z" w16du:dateUtc="2024-07-24T21:38:00Z">
        <w:r w:rsidR="00E27685">
          <w:rPr>
            <w:bCs/>
            <w:lang w:val="en-GB"/>
          </w:rPr>
          <w:t xml:space="preserve">for a given volcano </w:t>
        </w:r>
      </w:ins>
      <w:r w:rsidRPr="007B522C">
        <w:rPr>
          <w:bCs/>
          <w:lang w:val="en-GB"/>
        </w:rPr>
        <w:t xml:space="preserve">and permit appropriate corrections for the complexities of mixed fluids without requiring </w:t>
      </w:r>
      <w:r w:rsidR="00834561">
        <w:rPr>
          <w:bCs/>
          <w:lang w:val="en-GB"/>
        </w:rPr>
        <w:t>melt</w:t>
      </w:r>
      <w:del w:id="453" w:author="Charlotte Devitre" w:date="2024-07-24T10:40:00Z" w16du:dateUtc="2024-07-24T17:40:00Z">
        <w:r w:rsidR="00834561" w:rsidDel="004F2B3A">
          <w:rPr>
            <w:bCs/>
            <w:lang w:val="en-GB"/>
          </w:rPr>
          <w:delText>-inclusion</w:delText>
        </w:r>
      </w:del>
      <w:ins w:id="454" w:author="Charlotte Devitre" w:date="2024-07-24T10:40:00Z" w16du:dateUtc="2024-07-24T17:40:00Z">
        <w:r w:rsidR="004F2B3A">
          <w:rPr>
            <w:bCs/>
            <w:lang w:val="en-GB"/>
          </w:rPr>
          <w:t xml:space="preserve"> inclusion</w:t>
        </w:r>
      </w:ins>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w:t>
      </w:r>
      <w:ins w:id="455" w:author="Charlotte Devitre" w:date="2024-07-24T14:39:00Z" w16du:dateUtc="2024-07-24T21:39:00Z">
        <w:r w:rsidR="00E27685">
          <w:rPr>
            <w:bCs/>
            <w:lang w:val="en-GB"/>
          </w:rPr>
          <w:t>-</w:t>
        </w:r>
      </w:ins>
      <w:del w:id="456" w:author="Charlotte Devitre" w:date="2024-07-24T14:39:00Z" w16du:dateUtc="2024-07-24T21:39:00Z">
        <w:r w:rsidRPr="007B522C" w:rsidDel="00E27685">
          <w:rPr>
            <w:bCs/>
            <w:lang w:val="en-GB"/>
          </w:rPr>
          <w:delText xml:space="preserve"> </w:delText>
        </w:r>
      </w:del>
      <w:r w:rsidRPr="007B522C">
        <w:rPr>
          <w:bCs/>
          <w:lang w:val="en-GB"/>
        </w:rPr>
        <w:t xml:space="preserve">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w:t>
      </w:r>
      <w:r w:rsidR="00834561">
        <w:rPr>
          <w:bCs/>
          <w:lang w:val="en-GB"/>
        </w:rPr>
        <w:t>fluid</w:t>
      </w:r>
      <w:del w:id="457" w:author="Charlotte Devitre" w:date="2024-07-24T10:40:00Z" w16du:dateUtc="2024-07-24T17:40:00Z">
        <w:r w:rsidR="00834561" w:rsidDel="004F2B3A">
          <w:rPr>
            <w:bCs/>
            <w:lang w:val="en-GB"/>
          </w:rPr>
          <w:delText>-inclusion</w:delText>
        </w:r>
      </w:del>
      <w:ins w:id="458" w:author="Charlotte Devitre" w:date="2024-07-24T10:40:00Z" w16du:dateUtc="2024-07-24T17:40:00Z">
        <w:r w:rsidR="004F2B3A">
          <w:rPr>
            <w:bCs/>
            <w:lang w:val="en-GB"/>
          </w:rPr>
          <w:t xml:space="preserve"> inclusion</w:t>
        </w:r>
      </w:ins>
      <w:r w:rsidRPr="007B522C">
        <w:rPr>
          <w:bCs/>
          <w:lang w:val="en-GB"/>
        </w:rPr>
        <w:t xml:space="preserve"> barometry is still more accurate than other methods such as </w:t>
      </w:r>
      <w:proofErr w:type="gramStart"/>
      <w:r w:rsidRPr="007B522C">
        <w:rPr>
          <w:bCs/>
          <w:lang w:val="en-GB"/>
        </w:rPr>
        <w:t>mineral-melt</w:t>
      </w:r>
      <w:proofErr w:type="gramEnd"/>
      <w:r w:rsidRPr="007B522C">
        <w:rPr>
          <w:bCs/>
          <w:lang w:val="en-GB"/>
        </w:rPr>
        <w:t xml:space="preserve"> </w:t>
      </w:r>
      <w:proofErr w:type="spellStart"/>
      <w:r w:rsidRPr="007B522C">
        <w:rPr>
          <w:bCs/>
          <w:lang w:val="en-GB"/>
        </w:rPr>
        <w:t>thermobarometry</w:t>
      </w:r>
      <w:proofErr w:type="spellEnd"/>
      <w:ins w:id="459" w:author="Charlotte Devitre" w:date="2024-07-24T14:39:00Z" w16du:dateUtc="2024-07-24T21:39:00Z">
        <w:r w:rsidR="00E27685">
          <w:rPr>
            <w:bCs/>
            <w:lang w:val="en-GB"/>
          </w:rPr>
          <w:t xml:space="preserve"> in recovering magma storage pressures</w:t>
        </w:r>
      </w:ins>
      <w:r w:rsidRPr="007B522C">
        <w:rPr>
          <w:bCs/>
          <w:lang w:val="en-GB"/>
        </w:rPr>
        <w:t xml:space="preserve">. </w:t>
      </w:r>
    </w:p>
    <w:p w14:paraId="2A701677" w14:textId="77777777" w:rsidR="00B90F91" w:rsidRPr="007B522C" w:rsidRDefault="00B90F91" w:rsidP="00B90F91">
      <w:pPr>
        <w:pStyle w:val="Heading-Main"/>
        <w:spacing w:line="480" w:lineRule="auto"/>
        <w:jc w:val="both"/>
      </w:pPr>
      <w:r>
        <w:rPr>
          <w:b w:val="0"/>
        </w:rPr>
        <w:lastRenderedPageBreak/>
        <w:t xml:space="preserve">4. </w:t>
      </w:r>
      <w:r w:rsidRPr="007B522C">
        <w:t>Conclusion</w:t>
      </w:r>
    </w:p>
    <w:p w14:paraId="291A9B2A" w14:textId="14A74509" w:rsidR="00B90F91" w:rsidRPr="007B522C" w:rsidRDefault="00E27685" w:rsidP="00B90F91">
      <w:pPr>
        <w:pStyle w:val="Text"/>
        <w:spacing w:line="480" w:lineRule="auto"/>
        <w:jc w:val="both"/>
        <w:rPr>
          <w:bCs/>
        </w:rPr>
      </w:pPr>
      <w:ins w:id="460" w:author="Charlotte Devitre" w:date="2024-07-24T14:39:00Z" w16du:dateUtc="2024-07-24T21:39:00Z">
        <w:r>
          <w:rPr>
            <w:bCs/>
            <w:lang w:val="en-GB"/>
          </w:rPr>
          <w:t>Our</w:t>
        </w:r>
      </w:ins>
      <w:del w:id="461" w:author="Charlotte Devitre" w:date="2024-07-24T14:39:00Z" w16du:dateUtc="2024-07-24T21:39:00Z">
        <w:r w:rsidR="00B90F91" w:rsidRPr="007B522C" w:rsidDel="00E27685">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462" w:author="Charlotte Devitre" w:date="2024-07-24T14:40:00Z" w16du:dateUtc="2024-07-24T21:40:00Z">
        <w:r>
          <w:rPr>
            <w:bCs/>
            <w:lang w:val="en-GB"/>
          </w:rPr>
          <w:t xml:space="preserve">measure </w:t>
        </w:r>
      </w:ins>
      <w:del w:id="463" w:author="Charlotte Devitre" w:date="2024-07-24T14:40:00Z" w16du:dateUtc="2024-07-24T21:40:00Z">
        <w:r w:rsidR="00B90F91" w:rsidRPr="007B522C" w:rsidDel="00E27685">
          <w:rPr>
            <w:bCs/>
            <w:lang w:val="en-GB"/>
          </w:rPr>
          <w:delText xml:space="preserve">get </w:delText>
        </w:r>
      </w:del>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ins w:id="464" w:author="Charlotte Devitre" w:date="2024-07-24T14:40:00Z" w16du:dateUtc="2024-07-24T21:40:00Z">
        <w:r>
          <w:rPr>
            <w:bCs/>
            <w:lang w:val="en-GB"/>
          </w:rPr>
          <w:t>ed</w:t>
        </w:r>
      </w:ins>
      <w:del w:id="465" w:author="Charlotte Devitre" w:date="2024-07-24T14:40:00Z" w16du:dateUtc="2024-07-24T21:40:00Z">
        <w:r w:rsidR="00B90F91" w:rsidRPr="007B522C" w:rsidDel="00E27685">
          <w:rPr>
            <w:bCs/>
            <w:lang w:val="en-GB"/>
          </w:rPr>
          <w:delText>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ins w:id="466" w:author="Charlotte Devitre" w:date="2024-07-24T14:40:00Z" w16du:dateUtc="2024-07-24T21:40:00Z">
        <w:r>
          <w:rPr>
            <w:bCs/>
            <w:lang w:val="en-GB"/>
          </w:rPr>
          <w:t xml:space="preserve"> </w:t>
        </w:r>
      </w:ins>
      <w:del w:id="467" w:author="Charlotte Devitre" w:date="2024-07-24T14:40:00Z" w16du:dateUtc="2024-07-24T21:40:00Z">
        <w:r w:rsidR="00B90F91" w:rsidRPr="007B522C" w:rsidDel="00E27685">
          <w:rPr>
            <w:bCs/>
            <w:lang w:val="en-GB"/>
          </w:rPr>
          <w:delText xml:space="preserve"> staff</w:delText>
        </w:r>
      </w:del>
      <w:ins w:id="468" w:author="Charlotte Devitre" w:date="2024-07-24T14:40:00Z" w16du:dateUtc="2024-07-24T21:40:00Z">
        <w:r>
          <w:rPr>
            <w:bCs/>
            <w:lang w:val="en-GB"/>
          </w:rPr>
          <w:t>or academic staff</w:t>
        </w:r>
      </w:ins>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7C554B">
        <w:rPr>
          <w:bCs/>
          <w:lang w:val="en-GB"/>
        </w:rPr>
        <w:instrText xml:space="preserve"> ADDIN ZOTERO_ITEM CSL_CITATION {"citationID":"AyML8rG3","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del w:id="469" w:author="Charlotte Devitre" w:date="2024-07-24T14:40:00Z" w16du:dateUtc="2024-07-24T21:40:00Z">
        <w:r w:rsidR="00B90F91" w:rsidRPr="007B522C" w:rsidDel="00E27685">
          <w:rPr>
            <w:bCs/>
            <w:lang w:val="en-GB"/>
          </w:rPr>
          <w:delText xml:space="preserve">retracting </w:delText>
        </w:r>
      </w:del>
      <w:ins w:id="470" w:author="Charlotte Devitre" w:date="2024-07-24T14:40:00Z" w16du:dateUtc="2024-07-24T21:40:00Z">
        <w:r>
          <w:rPr>
            <w:bCs/>
            <w:lang w:val="en-GB"/>
          </w:rPr>
          <w:t>detracting</w:t>
        </w:r>
        <w:r w:rsidRPr="007B522C">
          <w:rPr>
            <w:bCs/>
            <w:lang w:val="en-GB"/>
          </w:rPr>
          <w:t xml:space="preserve"> </w:t>
        </w:r>
      </w:ins>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ins w:id="471" w:author="Charlotte Devitre" w:date="2024-07-24T14:41:00Z" w16du:dateUtc="2024-07-24T21:41:00Z">
        <w:r>
          <w:rPr>
            <w:bCs/>
          </w:rPr>
          <w:t>-</w:t>
        </w:r>
      </w:ins>
      <w:del w:id="472" w:author="Charlotte Devitre" w:date="2024-07-24T14:41:00Z" w16du:dateUtc="2024-07-24T21:41:00Z">
        <w:r w:rsidR="00B90F91" w:rsidRPr="007B522C" w:rsidDel="00E27685">
          <w:rPr>
            <w:bCs/>
          </w:rPr>
          <w:delText xml:space="preserve"> </w:delText>
        </w:r>
      </w:del>
      <w:r w:rsidR="00B90F91" w:rsidRPr="007B522C">
        <w:rPr>
          <w:bCs/>
        </w:rPr>
        <w:t>real</w:t>
      </w:r>
      <w:ins w:id="473" w:author="Charlotte Devitre" w:date="2024-07-24T14:41:00Z" w16du:dateUtc="2024-07-24T21:41:00Z">
        <w:r>
          <w:rPr>
            <w:bCs/>
          </w:rPr>
          <w:t>-</w:t>
        </w:r>
      </w:ins>
      <w:del w:id="474" w:author="Charlotte Devitre" w:date="2024-07-24T14:41:00Z" w16du:dateUtc="2024-07-24T21:41:00Z">
        <w:r w:rsidR="00B90F91" w:rsidRPr="007B522C" w:rsidDel="00E27685">
          <w:rPr>
            <w:bCs/>
          </w:rPr>
          <w:delText xml:space="preserve"> </w:delText>
        </w:r>
      </w:del>
      <w:r w:rsidR="00B90F91" w:rsidRPr="007B522C">
        <w:rPr>
          <w:bCs/>
        </w:rPr>
        <w:t xml:space="preserve">time chemical monitoring with bulk rock ED-XRF identified the appearance and disappearance of many magma batches </w:t>
      </w:r>
      <w:r w:rsidR="00B90F91" w:rsidRPr="007B522C">
        <w:rPr>
          <w:bCs/>
        </w:rPr>
        <w:fldChar w:fldCharType="begin"/>
      </w:r>
      <w:r w:rsidR="007C554B">
        <w:rPr>
          <w:bCs/>
        </w:rPr>
        <w:instrText xml:space="preserve"> ADDIN ZOTERO_ITEM CSL_CITATION {"citationID":"B8gEtLdv","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ins w:id="475" w:author="Charlotte Devitre" w:date="2024-07-24T14:41:00Z" w16du:dateUtc="2024-07-24T21:41:00Z">
        <w:r>
          <w:rPr>
            <w:bCs/>
          </w:rPr>
          <w:t>.</w:t>
        </w:r>
      </w:ins>
      <w:del w:id="476" w:author="Charlotte Devitre" w:date="2024-07-24T14:41:00Z" w16du:dateUtc="2024-07-24T21:41:00Z">
        <w:r w:rsidR="00B90F91" w:rsidRPr="007B522C" w:rsidDel="00E27685">
          <w:rPr>
            <w:bCs/>
          </w:rPr>
          <w:delText>,</w:delText>
        </w:r>
      </w:del>
      <w:r w:rsidR="00B90F91" w:rsidRPr="007B522C">
        <w:rPr>
          <w:bCs/>
        </w:rPr>
        <w:t xml:space="preserve"> </w:t>
      </w:r>
      <w:ins w:id="477" w:author="Charlotte Devitre" w:date="2024-07-24T14:41:00Z" w16du:dateUtc="2024-07-24T21:41:00Z">
        <w:r>
          <w:rPr>
            <w:bCs/>
          </w:rPr>
          <w:t>F</w:t>
        </w:r>
      </w:ins>
      <w:del w:id="478" w:author="Charlotte Devitre" w:date="2024-07-24T14:41:00Z" w16du:dateUtc="2024-07-24T21:41:00Z">
        <w:r w:rsidR="00834561" w:rsidDel="00E27685">
          <w:rPr>
            <w:bCs/>
          </w:rPr>
          <w:delText>f</w:delText>
        </w:r>
      </w:del>
      <w:r w:rsidR="00834561">
        <w:rPr>
          <w:bCs/>
        </w:rPr>
        <w:t>luid</w:t>
      </w:r>
      <w:del w:id="479" w:author="Charlotte Devitre" w:date="2024-07-24T10:40:00Z" w16du:dateUtc="2024-07-24T17:40:00Z">
        <w:r w:rsidR="00834561" w:rsidDel="004F2B3A">
          <w:rPr>
            <w:bCs/>
          </w:rPr>
          <w:delText>-inclusion</w:delText>
        </w:r>
      </w:del>
      <w:ins w:id="480" w:author="Charlotte Devitre" w:date="2024-07-24T10:40:00Z" w16du:dateUtc="2024-07-24T17:40:00Z">
        <w:r w:rsidR="004F2B3A">
          <w:rPr>
            <w:bCs/>
          </w:rPr>
          <w:t xml:space="preserve"> inclusion</w:t>
        </w:r>
      </w:ins>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lastRenderedPageBreak/>
        <w:fldChar w:fldCharType="begin"/>
      </w:r>
      <w:r w:rsidR="007C554B">
        <w:rPr>
          <w:bCs/>
        </w:rPr>
        <w:instrText xml:space="preserve"> ADDIN ZOTERO_ITEM CSL_CITATION {"citationID":"b8v2QBG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del w:id="481" w:author="Charlotte Devitre" w:date="2024-07-24T10:40:00Z" w16du:dateUtc="2024-07-24T17:40:00Z">
        <w:r w:rsidR="004E38D9" w:rsidDel="004F2B3A">
          <w:rPr>
            <w:bCs/>
          </w:rPr>
          <w:delText>-inclusion</w:delText>
        </w:r>
      </w:del>
      <w:ins w:id="482" w:author="Charlotte Devitre" w:date="2024-07-24T10:40:00Z" w16du:dateUtc="2024-07-24T17:40:00Z">
        <w:r w:rsidR="004F2B3A">
          <w:rPr>
            <w:bCs/>
          </w:rPr>
          <w:t xml:space="preserve"> inclusion</w:t>
        </w:r>
      </w:ins>
      <w:r w:rsidR="00B90F91" w:rsidRPr="007B522C">
        <w:rPr>
          <w:bCs/>
        </w:rPr>
        <w:t xml:space="preserve"> barometry would have been a critical addition to understanding the eruption and the system.  </w:t>
      </w:r>
    </w:p>
    <w:p w14:paraId="7CBF5C1E" w14:textId="619F25D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del w:id="483" w:author="Charlotte Devitre" w:date="2024-07-24T10:40:00Z" w16du:dateUtc="2024-07-24T17:40:00Z">
        <w:r w:rsidR="004E38D9" w:rsidDel="004F2B3A">
          <w:rPr>
            <w:bCs/>
            <w:lang w:val="en-GB"/>
          </w:rPr>
          <w:delText>-inclusion</w:delText>
        </w:r>
      </w:del>
      <w:ins w:id="484" w:author="Charlotte Devitre" w:date="2024-07-24T10:40:00Z" w16du:dateUtc="2024-07-24T17:40:00Z">
        <w:r w:rsidR="004F2B3A">
          <w:rPr>
            <w:bCs/>
            <w:lang w:val="en-GB"/>
          </w:rPr>
          <w:t xml:space="preserve"> inclusion</w:t>
        </w:r>
      </w:ins>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485" w:author="Charlotte Devitre" w:date="2024-07-24T14:42:00Z" w16du:dateUtc="2024-07-24T21:42:00Z">
        <w:r w:rsidRPr="007B522C" w:rsidDel="00E27685">
          <w:rPr>
            <w:bCs/>
            <w:lang w:val="en-GB"/>
          </w:rPr>
          <w:delText xml:space="preserve">this </w:delText>
        </w:r>
      </w:del>
      <w:ins w:id="486" w:author="Charlotte Devitre" w:date="2024-07-24T14:42:00Z" w16du:dateUtc="2024-07-24T21:42:00Z">
        <w:r w:rsidR="00E27685">
          <w:rPr>
            <w:bCs/>
            <w:lang w:val="en-GB"/>
          </w:rPr>
          <w:t>rapid-response fluid inclusion barometry</w:t>
        </w:r>
        <w:r w:rsidR="00E27685" w:rsidRPr="007B522C">
          <w:rPr>
            <w:bCs/>
            <w:lang w:val="en-GB"/>
          </w:rPr>
          <w:t xml:space="preserve"> </w:t>
        </w:r>
      </w:ins>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911578A"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del w:id="487" w:author="Charlotte Devitre" w:date="2024-07-24T10:40:00Z" w16du:dateUtc="2024-07-24T17:40:00Z">
        <w:r w:rsidR="00834561" w:rsidDel="004F2B3A">
          <w:rPr>
            <w:bCs/>
            <w:lang w:val="en-GB"/>
          </w:rPr>
          <w:delText>-inclusion</w:delText>
        </w:r>
      </w:del>
      <w:ins w:id="488" w:author="Charlotte Devitre" w:date="2024-07-24T10:40:00Z" w16du:dateUtc="2024-07-24T17:40:00Z">
        <w:r w:rsidR="004F2B3A">
          <w:rPr>
            <w:bCs/>
            <w:lang w:val="en-GB"/>
          </w:rPr>
          <w:t xml:space="preserve"> inclusion</w:t>
        </w:r>
      </w:ins>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ins w:id="489" w:author="Charlotte Devitre" w:date="2024-07-24T14:43:00Z" w16du:dateUtc="2024-07-24T21:43:00Z">
        <w:r w:rsidR="00E27685">
          <w:rPr>
            <w:bCs/>
          </w:rPr>
          <w:t>s</w:t>
        </w:r>
      </w:ins>
      <w:del w:id="490" w:author="Charlotte Devitre" w:date="2024-07-24T14:43:00Z" w16du:dateUtc="2024-07-24T21:43:00Z">
        <w:r w:rsidRPr="007B522C" w:rsidDel="00E27685">
          <w:rPr>
            <w:bCs/>
          </w:rPr>
          <w:delText>S</w:delText>
        </w:r>
      </w:del>
      <w:r w:rsidRPr="007B522C">
        <w:rPr>
          <w:bCs/>
        </w:rPr>
        <w:t>ee overview–</w:t>
      </w:r>
      <w:r w:rsidRPr="007B522C">
        <w:rPr>
          <w:bCs/>
        </w:rPr>
        <w:fldChar w:fldCharType="begin"/>
      </w:r>
      <w:r w:rsidR="007C554B">
        <w:rPr>
          <w:bCs/>
        </w:rPr>
        <w:instrText xml:space="preserve"> ADDIN ZOTERO_ITEM CSL_CITATION {"citationID":"BIqwgqKX","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C554B">
        <w:rPr>
          <w:bCs/>
        </w:rPr>
        <w:instrText xml:space="preserve"> ADDIN ZOTERO_ITEM CSL_CITATION {"citationID":"fxI5Ie3k","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C554B">
        <w:rPr>
          <w:bCs/>
        </w:rPr>
        <w:instrText xml:space="preserve"> ADDIN ZOTERO_ITEM CSL_CITATION {"citationID":"a19n0lgmdge","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C554B">
        <w:rPr>
          <w:bCs/>
        </w:rPr>
        <w:instrText xml:space="preserve"> ADDIN ZOTERO_ITEM CSL_CITATION {"citationID":"xpmEyB65","properties":{"formattedCitation":"(Liu {\\i{}et al.}, 2020)","plainCitation":"(Liu et al., 2020)","noteIndex":0},"citationItems":[{"id":"YRNO6Sw0/uT8k7uFl","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C554B">
        <w:rPr>
          <w:bCs/>
          <w:lang w:val="fr-CH"/>
        </w:rPr>
        <w:instrText xml:space="preserve"> ADDIN ZOTERO_ITEM CSL_CITATION {"citationID":"B7xhcWxk","properties":{"formattedCitation":"(Corsaro and Miraglia, 2022)","plainCitation":"(Corsaro and Miraglia, 2022)","noteIndex":0},"citationItems":[{"id":"YRNO6Sw0/Y3Di4MZs","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1BF35BB"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491" w:author="Charlotte Devitre" w:date="2024-07-24T10:40:00Z" w16du:dateUtc="2024-07-24T17:40:00Z">
        <w:r w:rsidR="004E38D9" w:rsidDel="004F2B3A">
          <w:rPr>
            <w:lang w:val="en-GB"/>
          </w:rPr>
          <w:delText>-inclusion</w:delText>
        </w:r>
      </w:del>
      <w:ins w:id="492" w:author="Charlotte Devitre" w:date="2024-07-24T10:40:00Z" w16du:dateUtc="2024-07-24T17:40:00Z">
        <w:r w:rsidR="004F2B3A">
          <w:rPr>
            <w:lang w:val="en-GB"/>
          </w:rPr>
          <w:t xml:space="preserve"> inclusion</w:t>
        </w:r>
      </w:ins>
      <w:r w:rsidRPr="004F3554">
        <w:rPr>
          <w:lang w:val="en-GB"/>
        </w:rPr>
        <w:t>s</w:t>
      </w:r>
      <w:r w:rsidRPr="00E92B49">
        <w:rPr>
          <w:lang w:val="en-GB"/>
        </w:rPr>
        <w:t xml:space="preserve">, catalogued them, mounted them, and conducted Raman analyses. CD </w:t>
      </w:r>
      <w:r w:rsidRPr="00E92B49">
        <w:rPr>
          <w:lang w:val="en-GB"/>
        </w:rPr>
        <w:lastRenderedPageBreak/>
        <w:t xml:space="preserve">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w:t>
      </w:r>
      <w:del w:id="493" w:author="Charlotte Devitre" w:date="2024-07-24T14:43:00Z" w16du:dateUtc="2024-07-24T21:43:00Z">
        <w:r w:rsidRPr="00E92B49" w:rsidDel="00B75C42">
          <w:rPr>
            <w:lang w:val="en-GB"/>
          </w:rPr>
          <w:delText>M</w:delText>
        </w:r>
      </w:del>
      <w:r w:rsidRPr="00E92B49">
        <w:rPr>
          <w:lang w:val="en-GB"/>
        </w:rPr>
        <w:t>P</w:t>
      </w:r>
      <w:ins w:id="494" w:author="Charlotte Devitre" w:date="2024-07-24T14:43:00Z" w16du:dateUtc="2024-07-24T21:43:00Z">
        <w:r w:rsidR="00B75C42">
          <w:rPr>
            <w:lang w:val="en-GB"/>
          </w:rPr>
          <w:t>M</w:t>
        </w:r>
      </w:ins>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EDCACB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495" w:author="Charlotte Devitre" w:date="2024-07-24T10:40:00Z" w16du:dateUtc="2024-07-24T17:40:00Z">
        <w:r w:rsidR="00834561" w:rsidDel="004F2B3A">
          <w:rPr>
            <w:bCs/>
            <w:lang w:val="en-GB"/>
          </w:rPr>
          <w:delText>-inclusion</w:delText>
        </w:r>
      </w:del>
      <w:ins w:id="496" w:author="Charlotte Devitre" w:date="2024-07-24T10:40:00Z" w16du:dateUtc="2024-07-24T17:40:00Z">
        <w:r w:rsidR="004F2B3A">
          <w:rPr>
            <w:bCs/>
            <w:lang w:val="en-GB"/>
          </w:rPr>
          <w:t xml:space="preserve"> inclusion</w:t>
        </w:r>
      </w:ins>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497" w:author="Charlotte Devitre" w:date="2024-07-24T10:40:00Z" w16du:dateUtc="2024-07-24T17:40:00Z">
        <w:r w:rsidR="00834561" w:rsidDel="004F2B3A">
          <w:rPr>
            <w:bCs/>
            <w:lang w:val="en-GB"/>
          </w:rPr>
          <w:delText>-inclusion</w:delText>
        </w:r>
      </w:del>
      <w:ins w:id="498" w:author="Charlotte Devitre" w:date="2024-07-24T10:40:00Z" w16du:dateUtc="2024-07-24T17:40:00Z">
        <w:r w:rsidR="004F2B3A">
          <w:rPr>
            <w:bCs/>
            <w:lang w:val="en-GB"/>
          </w:rPr>
          <w:t xml:space="preserve"> inclusion</w:t>
        </w:r>
      </w:ins>
      <w:r w:rsidRPr="00C63321">
        <w:rPr>
          <w:bCs/>
          <w:lang w:val="en-GB"/>
        </w:rPr>
        <w:t xml:space="preserve">s dataset (S3 Dataset), </w:t>
      </w:r>
      <w:r w:rsidRPr="00E92B49">
        <w:rPr>
          <w:lang w:val="en-GB"/>
        </w:rPr>
        <w:t xml:space="preserve">a compilation of microphotographs of the </w:t>
      </w:r>
      <w:r w:rsidR="004E38D9">
        <w:rPr>
          <w:bCs/>
          <w:lang w:val="en-GB"/>
        </w:rPr>
        <w:t>fluid</w:t>
      </w:r>
      <w:del w:id="499" w:author="Charlotte Devitre" w:date="2024-07-24T10:40:00Z" w16du:dateUtc="2024-07-24T17:40:00Z">
        <w:r w:rsidR="004E38D9" w:rsidDel="004F2B3A">
          <w:rPr>
            <w:bCs/>
            <w:lang w:val="en-GB"/>
          </w:rPr>
          <w:delText>-inclusion</w:delText>
        </w:r>
      </w:del>
      <w:ins w:id="500"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w:t>
      </w:r>
      <w:del w:id="501" w:author="Charlotte Devitre" w:date="2024-07-24T14:43:00Z" w16du:dateUtc="2024-07-24T21:43:00Z">
        <w:r w:rsidRPr="00E92B49" w:rsidDel="00B75C42">
          <w:rPr>
            <w:lang w:val="en-GB"/>
          </w:rPr>
          <w:delText xml:space="preserve"> also</w:delText>
        </w:r>
      </w:del>
      <w:r w:rsidRPr="00E92B49">
        <w:rPr>
          <w:lang w:val="en-GB"/>
        </w:rPr>
        <w:t xml:space="preserv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6"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lastRenderedPageBreak/>
        <w:t xml:space="preserve">7. </w:t>
      </w:r>
      <w:r w:rsidR="00F5258E" w:rsidRPr="001F7D93">
        <w:rPr>
          <w:rFonts w:ascii="Times New Roman" w:hAnsi="Times New Roman" w:cs="Times New Roman"/>
          <w:b/>
          <w:color w:val="000000"/>
          <w:sz w:val="24"/>
        </w:rPr>
        <w:t>References</w:t>
      </w:r>
    </w:p>
    <w:p w14:paraId="0C551F32" w14:textId="77777777" w:rsidR="007C554B" w:rsidRPr="007C554B" w:rsidRDefault="00496D84" w:rsidP="007C554B">
      <w:pPr>
        <w:pStyle w:val="Bibliography"/>
        <w:rPr>
          <w:rFonts w:ascii="Times New Roman" w:hAnsi="Times New Roman" w:cs="Times New Roman"/>
        </w:rPr>
      </w:pPr>
      <w:r w:rsidRPr="001F7D93">
        <w:rPr>
          <w:color w:val="000000"/>
        </w:rPr>
        <w:fldChar w:fldCharType="begin"/>
      </w:r>
      <w:r w:rsidR="00C3296A">
        <w:instrText xml:space="preserve"> ADDIN ZOTERO_BIBL {"uncited":[],"omitted":[],"custom":[]} CSL_BIBLIOGRAPHY </w:instrText>
      </w:r>
      <w:r w:rsidRPr="001F7D93">
        <w:rPr>
          <w:color w:val="000000"/>
        </w:rPr>
        <w:fldChar w:fldCharType="separate"/>
      </w:r>
      <w:r w:rsidR="007C554B" w:rsidRPr="007C554B">
        <w:rPr>
          <w:rFonts w:ascii="Times New Roman" w:hAnsi="Times New Roman" w:cs="Times New Roman"/>
        </w:rPr>
        <w:t xml:space="preserve">Anderson, K. R., Johanson, I. A., Patrick, M. R., Gu, M., </w:t>
      </w:r>
      <w:proofErr w:type="spellStart"/>
      <w:r w:rsidR="007C554B" w:rsidRPr="007C554B">
        <w:rPr>
          <w:rFonts w:ascii="Times New Roman" w:hAnsi="Times New Roman" w:cs="Times New Roman"/>
        </w:rPr>
        <w:t>Segall</w:t>
      </w:r>
      <w:proofErr w:type="spellEnd"/>
      <w:r w:rsidR="007C554B" w:rsidRPr="007C554B">
        <w:rPr>
          <w:rFonts w:ascii="Times New Roman" w:hAnsi="Times New Roman" w:cs="Times New Roman"/>
        </w:rPr>
        <w:t xml:space="preserve">, P., Poland, M. P., Montgomery-Brown, E. K. &amp; </w:t>
      </w:r>
      <w:proofErr w:type="spellStart"/>
      <w:r w:rsidR="007C554B" w:rsidRPr="007C554B">
        <w:rPr>
          <w:rFonts w:ascii="Times New Roman" w:hAnsi="Times New Roman" w:cs="Times New Roman"/>
        </w:rPr>
        <w:t>Miklius</w:t>
      </w:r>
      <w:proofErr w:type="spellEnd"/>
      <w:r w:rsidR="007C554B" w:rsidRPr="007C554B">
        <w:rPr>
          <w:rFonts w:ascii="Times New Roman" w:hAnsi="Times New Roman" w:cs="Times New Roman"/>
        </w:rPr>
        <w:t xml:space="preserve">, A. (2019). Magma reservoir failure and the onset of caldera collapse at Kīlauea Volcano in 2018. </w:t>
      </w:r>
      <w:r w:rsidR="007C554B" w:rsidRPr="007C554B">
        <w:rPr>
          <w:rFonts w:ascii="Times New Roman" w:hAnsi="Times New Roman" w:cs="Times New Roman"/>
          <w:i/>
          <w:iCs/>
        </w:rPr>
        <w:t>Science</w:t>
      </w:r>
      <w:r w:rsidR="007C554B" w:rsidRPr="007C554B">
        <w:rPr>
          <w:rFonts w:ascii="Times New Roman" w:hAnsi="Times New Roman" w:cs="Times New Roman"/>
        </w:rPr>
        <w:t xml:space="preserve">. American Association for the Advancement of Science </w:t>
      </w:r>
      <w:r w:rsidR="007C554B" w:rsidRPr="007C554B">
        <w:rPr>
          <w:rFonts w:ascii="Times New Roman" w:hAnsi="Times New Roman" w:cs="Times New Roman"/>
          <w:b/>
          <w:bCs/>
        </w:rPr>
        <w:t>366</w:t>
      </w:r>
      <w:r w:rsidR="007C554B" w:rsidRPr="007C554B">
        <w:rPr>
          <w:rFonts w:ascii="Times New Roman" w:hAnsi="Times New Roman" w:cs="Times New Roman"/>
        </w:rPr>
        <w:t>, eaaz1822.</w:t>
      </w:r>
    </w:p>
    <w:p w14:paraId="389A728B"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Anderson, K. R. &amp; Poland, M. P. (2016). Bayesian estimation of magma supply, storage, and eruption rates using a </w:t>
      </w:r>
      <w:proofErr w:type="spellStart"/>
      <w:r w:rsidRPr="007C554B">
        <w:rPr>
          <w:rFonts w:ascii="Times New Roman" w:hAnsi="Times New Roman" w:cs="Times New Roman"/>
        </w:rPr>
        <w:t>multiphysical</w:t>
      </w:r>
      <w:proofErr w:type="spellEnd"/>
      <w:r w:rsidRPr="007C554B">
        <w:rPr>
          <w:rFonts w:ascii="Times New Roman" w:hAnsi="Times New Roman" w:cs="Times New Roman"/>
        </w:rPr>
        <w:t xml:space="preserve"> volcano model: Kīlauea Volcano, 2000–2012. </w:t>
      </w:r>
      <w:r w:rsidRPr="007C554B">
        <w:rPr>
          <w:rFonts w:ascii="Times New Roman" w:hAnsi="Times New Roman" w:cs="Times New Roman"/>
          <w:i/>
          <w:iCs/>
        </w:rPr>
        <w:t>Earth and Planetary Science Letters</w:t>
      </w:r>
      <w:r w:rsidRPr="007C554B">
        <w:rPr>
          <w:rFonts w:ascii="Times New Roman" w:hAnsi="Times New Roman" w:cs="Times New Roman"/>
        </w:rPr>
        <w:t xml:space="preserve"> </w:t>
      </w:r>
      <w:r w:rsidRPr="007C554B">
        <w:rPr>
          <w:rFonts w:ascii="Times New Roman" w:hAnsi="Times New Roman" w:cs="Times New Roman"/>
          <w:b/>
          <w:bCs/>
        </w:rPr>
        <w:t>447</w:t>
      </w:r>
      <w:r w:rsidRPr="007C554B">
        <w:rPr>
          <w:rFonts w:ascii="Times New Roman" w:hAnsi="Times New Roman" w:cs="Times New Roman"/>
        </w:rPr>
        <w:t>, 161–171.</w:t>
      </w:r>
    </w:p>
    <w:p w14:paraId="18290CE0"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Andrews, B. J. </w:t>
      </w:r>
      <w:r w:rsidRPr="007C554B">
        <w:rPr>
          <w:rFonts w:ascii="Times New Roman" w:hAnsi="Times New Roman" w:cs="Times New Roman"/>
          <w:i/>
          <w:iCs/>
        </w:rPr>
        <w:t>et al.</w:t>
      </w:r>
      <w:r w:rsidRPr="007C554B">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79DFA0B3"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Aster, E. M., Wallace, P. J., Moore, L. R., Watkins, J., </w:t>
      </w:r>
      <w:proofErr w:type="spellStart"/>
      <w:r w:rsidRPr="007C554B">
        <w:rPr>
          <w:rFonts w:ascii="Times New Roman" w:hAnsi="Times New Roman" w:cs="Times New Roman"/>
        </w:rPr>
        <w:t>Gazel</w:t>
      </w:r>
      <w:proofErr w:type="spellEnd"/>
      <w:r w:rsidRPr="007C554B">
        <w:rPr>
          <w:rFonts w:ascii="Times New Roman" w:hAnsi="Times New Roman" w:cs="Times New Roman"/>
        </w:rPr>
        <w:t xml:space="preserve">, E. &amp; Bodnar, R. J. (2016). Reconstructing CO2 concentrations in basaltic melt inclusions using Raman analysis of vapor bubbles. </w:t>
      </w:r>
      <w:r w:rsidRPr="007C554B">
        <w:rPr>
          <w:rFonts w:ascii="Times New Roman" w:hAnsi="Times New Roman" w:cs="Times New Roman"/>
          <w:i/>
          <w:iCs/>
        </w:rPr>
        <w:t>Journal of Volcanology and Geothermal Research</w:t>
      </w:r>
      <w:r w:rsidRPr="007C554B">
        <w:rPr>
          <w:rFonts w:ascii="Times New Roman" w:hAnsi="Times New Roman" w:cs="Times New Roman"/>
        </w:rPr>
        <w:t xml:space="preserve"> </w:t>
      </w:r>
      <w:r w:rsidRPr="007C554B">
        <w:rPr>
          <w:rFonts w:ascii="Times New Roman" w:hAnsi="Times New Roman" w:cs="Times New Roman"/>
          <w:b/>
          <w:bCs/>
        </w:rPr>
        <w:t>323</w:t>
      </w:r>
      <w:r w:rsidRPr="007C554B">
        <w:rPr>
          <w:rFonts w:ascii="Times New Roman" w:hAnsi="Times New Roman" w:cs="Times New Roman"/>
        </w:rPr>
        <w:t>, 148–162.</w:t>
      </w:r>
    </w:p>
    <w:p w14:paraId="1324DD21"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Baker, S. &amp; </w:t>
      </w:r>
      <w:proofErr w:type="spellStart"/>
      <w:r w:rsidRPr="007C554B">
        <w:rPr>
          <w:rFonts w:ascii="Times New Roman" w:hAnsi="Times New Roman" w:cs="Times New Roman"/>
        </w:rPr>
        <w:t>Amelung</w:t>
      </w:r>
      <w:proofErr w:type="spellEnd"/>
      <w:r w:rsidRPr="007C554B">
        <w:rPr>
          <w:rFonts w:ascii="Times New Roman" w:hAnsi="Times New Roman" w:cs="Times New Roman"/>
        </w:rPr>
        <w:t xml:space="preserve">, F. (2012). Top-down inflation and deflation at the summit of Kīlauea Volcano, </w:t>
      </w:r>
      <w:proofErr w:type="gramStart"/>
      <w:r w:rsidRPr="007C554B">
        <w:rPr>
          <w:rFonts w:ascii="Times New Roman" w:hAnsi="Times New Roman" w:cs="Times New Roman"/>
        </w:rPr>
        <w:t>Hawai‘</w:t>
      </w:r>
      <w:proofErr w:type="gramEnd"/>
      <w:r w:rsidRPr="007C554B">
        <w:rPr>
          <w:rFonts w:ascii="Times New Roman" w:hAnsi="Times New Roman" w:cs="Times New Roman"/>
        </w:rPr>
        <w:t xml:space="preserve">i observed with </w:t>
      </w:r>
      <w:proofErr w:type="spellStart"/>
      <w:r w:rsidRPr="007C554B">
        <w:rPr>
          <w:rFonts w:ascii="Times New Roman" w:hAnsi="Times New Roman" w:cs="Times New Roman"/>
        </w:rPr>
        <w:t>InSAR</w:t>
      </w:r>
      <w:proofErr w:type="spellEnd"/>
      <w:r w:rsidRPr="007C554B">
        <w:rPr>
          <w:rFonts w:ascii="Times New Roman" w:hAnsi="Times New Roman" w:cs="Times New Roman"/>
        </w:rPr>
        <w:t xml:space="preserve">. </w:t>
      </w:r>
      <w:r w:rsidRPr="007C554B">
        <w:rPr>
          <w:rFonts w:ascii="Times New Roman" w:hAnsi="Times New Roman" w:cs="Times New Roman"/>
          <w:i/>
          <w:iCs/>
        </w:rPr>
        <w:t>Journal of Geophysical Research: Solid Earth</w:t>
      </w:r>
      <w:r w:rsidRPr="007C554B">
        <w:rPr>
          <w:rFonts w:ascii="Times New Roman" w:hAnsi="Times New Roman" w:cs="Times New Roman"/>
        </w:rPr>
        <w:t xml:space="preserve"> </w:t>
      </w:r>
      <w:r w:rsidRPr="007C554B">
        <w:rPr>
          <w:rFonts w:ascii="Times New Roman" w:hAnsi="Times New Roman" w:cs="Times New Roman"/>
          <w:b/>
          <w:bCs/>
        </w:rPr>
        <w:t>117</w:t>
      </w:r>
      <w:r w:rsidRPr="007C554B">
        <w:rPr>
          <w:rFonts w:ascii="Times New Roman" w:hAnsi="Times New Roman" w:cs="Times New Roman"/>
        </w:rPr>
        <w:t>.</w:t>
      </w:r>
    </w:p>
    <w:p w14:paraId="0843F643"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Cooper, K. M. </w:t>
      </w:r>
      <w:r w:rsidRPr="007C554B">
        <w:rPr>
          <w:rFonts w:ascii="Times New Roman" w:hAnsi="Times New Roman" w:cs="Times New Roman"/>
          <w:i/>
          <w:iCs/>
        </w:rPr>
        <w:t>et al.</w:t>
      </w:r>
      <w:r w:rsidRPr="007C554B">
        <w:rPr>
          <w:rFonts w:ascii="Times New Roman" w:hAnsi="Times New Roman" w:cs="Times New Roman"/>
        </w:rPr>
        <w:t xml:space="preserve"> (2023). Coordinating science during an eruption: lessons from the 2020–2021 Kīlauea volcanic eruption. </w:t>
      </w:r>
      <w:r w:rsidRPr="007C554B">
        <w:rPr>
          <w:rFonts w:ascii="Times New Roman" w:hAnsi="Times New Roman" w:cs="Times New Roman"/>
          <w:i/>
          <w:iCs/>
        </w:rPr>
        <w:t>Bulletin of Volcanology</w:t>
      </w:r>
      <w:r w:rsidRPr="007C554B">
        <w:rPr>
          <w:rFonts w:ascii="Times New Roman" w:hAnsi="Times New Roman" w:cs="Times New Roman"/>
        </w:rPr>
        <w:t xml:space="preserve"> </w:t>
      </w:r>
      <w:r w:rsidRPr="007C554B">
        <w:rPr>
          <w:rFonts w:ascii="Times New Roman" w:hAnsi="Times New Roman" w:cs="Times New Roman"/>
          <w:b/>
          <w:bCs/>
        </w:rPr>
        <w:t>85</w:t>
      </w:r>
      <w:r w:rsidRPr="007C554B">
        <w:rPr>
          <w:rFonts w:ascii="Times New Roman" w:hAnsi="Times New Roman" w:cs="Times New Roman"/>
        </w:rPr>
        <w:t>, 29.</w:t>
      </w:r>
    </w:p>
    <w:p w14:paraId="324B0F74"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Corsaro, R. A. &amp; </w:t>
      </w:r>
      <w:proofErr w:type="spellStart"/>
      <w:r w:rsidRPr="007C554B">
        <w:rPr>
          <w:rFonts w:ascii="Times New Roman" w:hAnsi="Times New Roman" w:cs="Times New Roman"/>
        </w:rPr>
        <w:t>Miraglia</w:t>
      </w:r>
      <w:proofErr w:type="spellEnd"/>
      <w:r w:rsidRPr="007C554B">
        <w:rPr>
          <w:rFonts w:ascii="Times New Roman" w:hAnsi="Times New Roman" w:cs="Times New Roman"/>
        </w:rPr>
        <w:t xml:space="preserve">, L. (2022). Near Real-Time Petrologic Monitoring on Volcanic Glass to Infer Magmatic Processes During the February–April 2021 Paroxysms of the South-East Crater, Etna. </w:t>
      </w:r>
      <w:r w:rsidRPr="007C554B">
        <w:rPr>
          <w:rFonts w:ascii="Times New Roman" w:hAnsi="Times New Roman" w:cs="Times New Roman"/>
          <w:i/>
          <w:iCs/>
        </w:rPr>
        <w:t>Frontiers in Earth Science</w:t>
      </w:r>
      <w:r w:rsidRPr="007C554B">
        <w:rPr>
          <w:rFonts w:ascii="Times New Roman" w:hAnsi="Times New Roman" w:cs="Times New Roman"/>
        </w:rPr>
        <w:t xml:space="preserve">. Frontiers </w:t>
      </w:r>
      <w:r w:rsidRPr="007C554B">
        <w:rPr>
          <w:rFonts w:ascii="Times New Roman" w:hAnsi="Times New Roman" w:cs="Times New Roman"/>
          <w:b/>
          <w:bCs/>
        </w:rPr>
        <w:t>10</w:t>
      </w:r>
      <w:r w:rsidRPr="007C554B">
        <w:rPr>
          <w:rFonts w:ascii="Times New Roman" w:hAnsi="Times New Roman" w:cs="Times New Roman"/>
        </w:rPr>
        <w:t>.</w:t>
      </w:r>
    </w:p>
    <w:p w14:paraId="049CA7F1"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Dayton, K. </w:t>
      </w:r>
      <w:r w:rsidRPr="007C554B">
        <w:rPr>
          <w:rFonts w:ascii="Times New Roman" w:hAnsi="Times New Roman" w:cs="Times New Roman"/>
          <w:i/>
          <w:iCs/>
        </w:rPr>
        <w:t>et al.</w:t>
      </w:r>
      <w:r w:rsidRPr="007C554B">
        <w:rPr>
          <w:rFonts w:ascii="Times New Roman" w:hAnsi="Times New Roman" w:cs="Times New Roman"/>
        </w:rPr>
        <w:t xml:space="preserve"> (2023). Deep magma storage during the 2021 La Palma eruption. </w:t>
      </w:r>
      <w:r w:rsidRPr="007C554B">
        <w:rPr>
          <w:rFonts w:ascii="Times New Roman" w:hAnsi="Times New Roman" w:cs="Times New Roman"/>
          <w:i/>
          <w:iCs/>
        </w:rPr>
        <w:t>Science Advances</w:t>
      </w:r>
      <w:r w:rsidRPr="007C554B">
        <w:rPr>
          <w:rFonts w:ascii="Times New Roman" w:hAnsi="Times New Roman" w:cs="Times New Roman"/>
        </w:rPr>
        <w:t xml:space="preserve">. American Association for the Advancement of Science </w:t>
      </w:r>
      <w:r w:rsidRPr="007C554B">
        <w:rPr>
          <w:rFonts w:ascii="Times New Roman" w:hAnsi="Times New Roman" w:cs="Times New Roman"/>
          <w:b/>
          <w:bCs/>
        </w:rPr>
        <w:t>9</w:t>
      </w:r>
      <w:r w:rsidRPr="007C554B">
        <w:rPr>
          <w:rFonts w:ascii="Times New Roman" w:hAnsi="Times New Roman" w:cs="Times New Roman"/>
        </w:rPr>
        <w:t>, eade7641.</w:t>
      </w:r>
    </w:p>
    <w:p w14:paraId="08E37104"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DeVitre</w:t>
      </w:r>
      <w:proofErr w:type="spellEnd"/>
      <w:r w:rsidRPr="007C554B">
        <w:rPr>
          <w:rFonts w:ascii="Times New Roman" w:hAnsi="Times New Roman" w:cs="Times New Roman"/>
        </w:rPr>
        <w:t xml:space="preserve">, C. L. </w:t>
      </w:r>
      <w:r w:rsidRPr="007C554B">
        <w:rPr>
          <w:rFonts w:ascii="Times New Roman" w:hAnsi="Times New Roman" w:cs="Times New Roman"/>
          <w:i/>
          <w:iCs/>
        </w:rPr>
        <w:t>et al.</w:t>
      </w:r>
      <w:r w:rsidRPr="007C554B">
        <w:rPr>
          <w:rFonts w:ascii="Times New Roman" w:hAnsi="Times New Roman" w:cs="Times New Roman"/>
        </w:rPr>
        <w:t xml:space="preserve"> (2023). Oceanic intraplate explosive eruptions fed directly from the mantle. </w:t>
      </w:r>
      <w:r w:rsidRPr="007C554B">
        <w:rPr>
          <w:rFonts w:ascii="Times New Roman" w:hAnsi="Times New Roman" w:cs="Times New Roman"/>
          <w:i/>
          <w:iCs/>
        </w:rPr>
        <w:t>Proceedings of the National Academy of Sciences</w:t>
      </w:r>
      <w:r w:rsidRPr="007C554B">
        <w:rPr>
          <w:rFonts w:ascii="Times New Roman" w:hAnsi="Times New Roman" w:cs="Times New Roman"/>
        </w:rPr>
        <w:t xml:space="preserve">. Proceedings of the National Academy of Sciences </w:t>
      </w:r>
      <w:r w:rsidRPr="007C554B">
        <w:rPr>
          <w:rFonts w:ascii="Times New Roman" w:hAnsi="Times New Roman" w:cs="Times New Roman"/>
          <w:b/>
          <w:bCs/>
        </w:rPr>
        <w:t>120</w:t>
      </w:r>
      <w:r w:rsidRPr="007C554B">
        <w:rPr>
          <w:rFonts w:ascii="Times New Roman" w:hAnsi="Times New Roman" w:cs="Times New Roman"/>
        </w:rPr>
        <w:t>, e2302093120.</w:t>
      </w:r>
    </w:p>
    <w:p w14:paraId="18735D3A"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DeVitre</w:t>
      </w:r>
      <w:proofErr w:type="spellEnd"/>
      <w:r w:rsidRPr="007C554B">
        <w:rPr>
          <w:rFonts w:ascii="Times New Roman" w:hAnsi="Times New Roman" w:cs="Times New Roman"/>
        </w:rPr>
        <w:t xml:space="preserve">, C. L., Allison, C. M. &amp; </w:t>
      </w:r>
      <w:proofErr w:type="spellStart"/>
      <w:r w:rsidRPr="007C554B">
        <w:rPr>
          <w:rFonts w:ascii="Times New Roman" w:hAnsi="Times New Roman" w:cs="Times New Roman"/>
        </w:rPr>
        <w:t>Gazel</w:t>
      </w:r>
      <w:proofErr w:type="spellEnd"/>
      <w:r w:rsidRPr="007C554B">
        <w:rPr>
          <w:rFonts w:ascii="Times New Roman" w:hAnsi="Times New Roman" w:cs="Times New Roman"/>
        </w:rPr>
        <w:t xml:space="preserve">, E. (2021). A high-precision CO2 densimeter for Raman spectroscopy using a Fluid Density Calibration Apparatus. </w:t>
      </w:r>
      <w:r w:rsidRPr="007C554B">
        <w:rPr>
          <w:rFonts w:ascii="Times New Roman" w:hAnsi="Times New Roman" w:cs="Times New Roman"/>
          <w:i/>
          <w:iCs/>
        </w:rPr>
        <w:t>Chemical Geology</w:t>
      </w:r>
      <w:r w:rsidRPr="007C554B">
        <w:rPr>
          <w:rFonts w:ascii="Times New Roman" w:hAnsi="Times New Roman" w:cs="Times New Roman"/>
        </w:rPr>
        <w:t xml:space="preserve"> </w:t>
      </w:r>
      <w:r w:rsidRPr="007C554B">
        <w:rPr>
          <w:rFonts w:ascii="Times New Roman" w:hAnsi="Times New Roman" w:cs="Times New Roman"/>
          <w:b/>
          <w:bCs/>
        </w:rPr>
        <w:t>584</w:t>
      </w:r>
      <w:r w:rsidRPr="007C554B">
        <w:rPr>
          <w:rFonts w:ascii="Times New Roman" w:hAnsi="Times New Roman" w:cs="Times New Roman"/>
        </w:rPr>
        <w:t>, 120522.</w:t>
      </w:r>
    </w:p>
    <w:p w14:paraId="1CCC4B72"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DeVitre</w:t>
      </w:r>
      <w:proofErr w:type="spellEnd"/>
      <w:r w:rsidRPr="007C554B">
        <w:rPr>
          <w:rFonts w:ascii="Times New Roman" w:hAnsi="Times New Roman" w:cs="Times New Roman"/>
        </w:rPr>
        <w:t xml:space="preserve">, C. L. &amp; </w:t>
      </w: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2024). Reliability of Raman analyses of CO2-rich fluid inclusions as a geobarometer at Kīlauea. </w:t>
      </w:r>
      <w:r w:rsidRPr="007C554B">
        <w:rPr>
          <w:rFonts w:ascii="Times New Roman" w:hAnsi="Times New Roman" w:cs="Times New Roman"/>
          <w:i/>
          <w:iCs/>
        </w:rPr>
        <w:t>Geochemical Perspectives Letters</w:t>
      </w:r>
      <w:r w:rsidRPr="007C554B">
        <w:rPr>
          <w:rFonts w:ascii="Times New Roman" w:hAnsi="Times New Roman" w:cs="Times New Roman"/>
        </w:rPr>
        <w:t xml:space="preserve"> </w:t>
      </w:r>
      <w:r w:rsidRPr="007C554B">
        <w:rPr>
          <w:rFonts w:ascii="Times New Roman" w:hAnsi="Times New Roman" w:cs="Times New Roman"/>
          <w:b/>
          <w:bCs/>
        </w:rPr>
        <w:t>29</w:t>
      </w:r>
      <w:r w:rsidRPr="007C554B">
        <w:rPr>
          <w:rFonts w:ascii="Times New Roman" w:hAnsi="Times New Roman" w:cs="Times New Roman"/>
        </w:rPr>
        <w:t>, 1–8.</w:t>
      </w:r>
    </w:p>
    <w:p w14:paraId="647711EE"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Dietterich</w:t>
      </w:r>
      <w:proofErr w:type="spellEnd"/>
      <w:r w:rsidRPr="007C554B">
        <w:rPr>
          <w:rFonts w:ascii="Times New Roman" w:hAnsi="Times New Roman" w:cs="Times New Roman"/>
        </w:rPr>
        <w:t xml:space="preserve">, H. R. &amp; Neal, C. A. (2022). A look ahead to the next decade at US volcano observatories. </w:t>
      </w:r>
      <w:r w:rsidRPr="007C554B">
        <w:rPr>
          <w:rFonts w:ascii="Times New Roman" w:hAnsi="Times New Roman" w:cs="Times New Roman"/>
          <w:i/>
          <w:iCs/>
        </w:rPr>
        <w:t>Bulletin of Volcanology</w:t>
      </w:r>
      <w:r w:rsidRPr="007C554B">
        <w:rPr>
          <w:rFonts w:ascii="Times New Roman" w:hAnsi="Times New Roman" w:cs="Times New Roman"/>
        </w:rPr>
        <w:t xml:space="preserve"> </w:t>
      </w:r>
      <w:r w:rsidRPr="007C554B">
        <w:rPr>
          <w:rFonts w:ascii="Times New Roman" w:hAnsi="Times New Roman" w:cs="Times New Roman"/>
          <w:b/>
          <w:bCs/>
        </w:rPr>
        <w:t>84</w:t>
      </w:r>
      <w:r w:rsidRPr="007C554B">
        <w:rPr>
          <w:rFonts w:ascii="Times New Roman" w:hAnsi="Times New Roman" w:cs="Times New Roman"/>
        </w:rPr>
        <w:t>, 63.</w:t>
      </w:r>
    </w:p>
    <w:p w14:paraId="46F7B62C"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Duan, Z. &amp; Zhang, Z. (2006). Equation of state of the H2O, CO2, and H2O–CO2 systems up to 10 </w:t>
      </w:r>
      <w:proofErr w:type="spellStart"/>
      <w:r w:rsidRPr="007C554B">
        <w:rPr>
          <w:rFonts w:ascii="Times New Roman" w:hAnsi="Times New Roman" w:cs="Times New Roman"/>
        </w:rPr>
        <w:t>GPa</w:t>
      </w:r>
      <w:proofErr w:type="spellEnd"/>
      <w:r w:rsidRPr="007C554B">
        <w:rPr>
          <w:rFonts w:ascii="Times New Roman" w:hAnsi="Times New Roman" w:cs="Times New Roman"/>
        </w:rPr>
        <w:t xml:space="preserve"> and 2573.15K: Molecular dynamics simulations with ab initio potential surface. </w:t>
      </w:r>
      <w:proofErr w:type="spellStart"/>
      <w:r w:rsidRPr="007C554B">
        <w:rPr>
          <w:rFonts w:ascii="Times New Roman" w:hAnsi="Times New Roman" w:cs="Times New Roman"/>
          <w:i/>
          <w:iCs/>
        </w:rPr>
        <w:t>Geochimica</w:t>
      </w:r>
      <w:proofErr w:type="spellEnd"/>
      <w:r w:rsidRPr="007C554B">
        <w:rPr>
          <w:rFonts w:ascii="Times New Roman" w:hAnsi="Times New Roman" w:cs="Times New Roman"/>
          <w:i/>
          <w:iCs/>
        </w:rPr>
        <w:t xml:space="preserve"> et </w:t>
      </w:r>
      <w:proofErr w:type="spellStart"/>
      <w:r w:rsidRPr="007C554B">
        <w:rPr>
          <w:rFonts w:ascii="Times New Roman" w:hAnsi="Times New Roman" w:cs="Times New Roman"/>
          <w:i/>
          <w:iCs/>
        </w:rPr>
        <w:t>Cosmochimica</w:t>
      </w:r>
      <w:proofErr w:type="spellEnd"/>
      <w:r w:rsidRPr="007C554B">
        <w:rPr>
          <w:rFonts w:ascii="Times New Roman" w:hAnsi="Times New Roman" w:cs="Times New Roman"/>
          <w:i/>
          <w:iCs/>
        </w:rPr>
        <w:t xml:space="preserve"> Acta</w:t>
      </w:r>
      <w:r w:rsidRPr="007C554B">
        <w:rPr>
          <w:rFonts w:ascii="Times New Roman" w:hAnsi="Times New Roman" w:cs="Times New Roman"/>
        </w:rPr>
        <w:t xml:space="preserve"> </w:t>
      </w:r>
      <w:r w:rsidRPr="007C554B">
        <w:rPr>
          <w:rFonts w:ascii="Times New Roman" w:hAnsi="Times New Roman" w:cs="Times New Roman"/>
          <w:b/>
          <w:bCs/>
        </w:rPr>
        <w:t>70</w:t>
      </w:r>
      <w:r w:rsidRPr="007C554B">
        <w:rPr>
          <w:rFonts w:ascii="Times New Roman" w:hAnsi="Times New Roman" w:cs="Times New Roman"/>
        </w:rPr>
        <w:t>, 2311–2324.</w:t>
      </w:r>
    </w:p>
    <w:p w14:paraId="2814803D"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lastRenderedPageBreak/>
        <w:t xml:space="preserve">Esposito, R., </w:t>
      </w:r>
      <w:proofErr w:type="spellStart"/>
      <w:r w:rsidRPr="007C554B">
        <w:rPr>
          <w:rFonts w:ascii="Times New Roman" w:hAnsi="Times New Roman" w:cs="Times New Roman"/>
        </w:rPr>
        <w:t>Badescu</w:t>
      </w:r>
      <w:proofErr w:type="spellEnd"/>
      <w:r w:rsidRPr="007C554B">
        <w:rPr>
          <w:rFonts w:ascii="Times New Roman" w:hAnsi="Times New Roman" w:cs="Times New Roman"/>
        </w:rPr>
        <w:t xml:space="preserve">, K., Boyce, J. W. &amp; </w:t>
      </w:r>
      <w:proofErr w:type="spellStart"/>
      <w:r w:rsidRPr="007C554B">
        <w:rPr>
          <w:rFonts w:ascii="Times New Roman" w:hAnsi="Times New Roman" w:cs="Times New Roman"/>
        </w:rPr>
        <w:t>Frezzotti</w:t>
      </w:r>
      <w:proofErr w:type="spellEnd"/>
      <w:r w:rsidRPr="007C554B">
        <w:rPr>
          <w:rFonts w:ascii="Times New Roman" w:hAnsi="Times New Roman" w:cs="Times New Roman"/>
        </w:rPr>
        <w:t xml:space="preserve">, M.-L. (2023). Chemical characterization of a magma recharging and mixing before an eruption: Insights from chronologically constrained melt inclusions. </w:t>
      </w:r>
      <w:proofErr w:type="spellStart"/>
      <w:r w:rsidRPr="007C554B">
        <w:rPr>
          <w:rFonts w:ascii="Times New Roman" w:hAnsi="Times New Roman" w:cs="Times New Roman"/>
          <w:i/>
          <w:iCs/>
        </w:rPr>
        <w:t>Lithos</w:t>
      </w:r>
      <w:proofErr w:type="spellEnd"/>
      <w:r w:rsidRPr="007C554B">
        <w:rPr>
          <w:rFonts w:ascii="Times New Roman" w:hAnsi="Times New Roman" w:cs="Times New Roman"/>
        </w:rPr>
        <w:t xml:space="preserve"> </w:t>
      </w:r>
      <w:r w:rsidRPr="007C554B">
        <w:rPr>
          <w:rFonts w:ascii="Times New Roman" w:hAnsi="Times New Roman" w:cs="Times New Roman"/>
          <w:b/>
          <w:bCs/>
        </w:rPr>
        <w:t>456–457</w:t>
      </w:r>
      <w:r w:rsidRPr="007C554B">
        <w:rPr>
          <w:rFonts w:ascii="Times New Roman" w:hAnsi="Times New Roman" w:cs="Times New Roman"/>
        </w:rPr>
        <w:t>, 107301.</w:t>
      </w:r>
    </w:p>
    <w:p w14:paraId="35887E3A"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Gansecki</w:t>
      </w:r>
      <w:proofErr w:type="spellEnd"/>
      <w:r w:rsidRPr="007C554B">
        <w:rPr>
          <w:rFonts w:ascii="Times New Roman" w:hAnsi="Times New Roman" w:cs="Times New Roman"/>
        </w:rPr>
        <w:t xml:space="preserve">, C., Lee, R. L., Shea, T., Lundblad, S. P., Hon, K. &amp; </w:t>
      </w:r>
      <w:proofErr w:type="spellStart"/>
      <w:r w:rsidRPr="007C554B">
        <w:rPr>
          <w:rFonts w:ascii="Times New Roman" w:hAnsi="Times New Roman" w:cs="Times New Roman"/>
        </w:rPr>
        <w:t>Parcheta</w:t>
      </w:r>
      <w:proofErr w:type="spellEnd"/>
      <w:r w:rsidRPr="007C554B">
        <w:rPr>
          <w:rFonts w:ascii="Times New Roman" w:hAnsi="Times New Roman" w:cs="Times New Roman"/>
        </w:rPr>
        <w:t xml:space="preserve">, C. (2019). The tangled tale of </w:t>
      </w:r>
      <w:proofErr w:type="spellStart"/>
      <w:r w:rsidRPr="007C554B">
        <w:rPr>
          <w:rFonts w:ascii="Times New Roman" w:hAnsi="Times New Roman" w:cs="Times New Roman"/>
        </w:rPr>
        <w:t>Kīlauea’s</w:t>
      </w:r>
      <w:proofErr w:type="spellEnd"/>
      <w:r w:rsidRPr="007C554B">
        <w:rPr>
          <w:rFonts w:ascii="Times New Roman" w:hAnsi="Times New Roman" w:cs="Times New Roman"/>
        </w:rPr>
        <w:t xml:space="preserve"> 2018 eruption as told by geochemical monitoring. </w:t>
      </w:r>
      <w:r w:rsidRPr="007C554B">
        <w:rPr>
          <w:rFonts w:ascii="Times New Roman" w:hAnsi="Times New Roman" w:cs="Times New Roman"/>
          <w:i/>
          <w:iCs/>
        </w:rPr>
        <w:t>Science</w:t>
      </w:r>
      <w:r w:rsidRPr="007C554B">
        <w:rPr>
          <w:rFonts w:ascii="Times New Roman" w:hAnsi="Times New Roman" w:cs="Times New Roman"/>
        </w:rPr>
        <w:t xml:space="preserve">. American Association for the Advancement of Science </w:t>
      </w:r>
      <w:r w:rsidRPr="007C554B">
        <w:rPr>
          <w:rFonts w:ascii="Times New Roman" w:hAnsi="Times New Roman" w:cs="Times New Roman"/>
          <w:b/>
          <w:bCs/>
        </w:rPr>
        <w:t>366</w:t>
      </w:r>
      <w:r w:rsidRPr="007C554B">
        <w:rPr>
          <w:rFonts w:ascii="Times New Roman" w:hAnsi="Times New Roman" w:cs="Times New Roman"/>
        </w:rPr>
        <w:t>, eaaz0147.</w:t>
      </w:r>
    </w:p>
    <w:p w14:paraId="505F3748"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Ghiorso</w:t>
      </w:r>
      <w:proofErr w:type="spellEnd"/>
      <w:r w:rsidRPr="007C554B">
        <w:rPr>
          <w:rFonts w:ascii="Times New Roman" w:hAnsi="Times New Roman" w:cs="Times New Roman"/>
        </w:rPr>
        <w:t xml:space="preserve">, M. S. &amp; </w:t>
      </w:r>
      <w:proofErr w:type="spellStart"/>
      <w:r w:rsidRPr="007C554B">
        <w:rPr>
          <w:rFonts w:ascii="Times New Roman" w:hAnsi="Times New Roman" w:cs="Times New Roman"/>
        </w:rPr>
        <w:t>Gualda</w:t>
      </w:r>
      <w:proofErr w:type="spellEnd"/>
      <w:r w:rsidRPr="007C554B">
        <w:rPr>
          <w:rFonts w:ascii="Times New Roman" w:hAnsi="Times New Roman" w:cs="Times New Roman"/>
        </w:rPr>
        <w:t xml:space="preserve">, G. A. R. (2015). An H2O–CO2 mixed fluid saturation model compatible with rhyolite-MELTS. </w:t>
      </w:r>
      <w:r w:rsidRPr="007C554B">
        <w:rPr>
          <w:rFonts w:ascii="Times New Roman" w:hAnsi="Times New Roman" w:cs="Times New Roman"/>
          <w:i/>
          <w:iCs/>
        </w:rPr>
        <w:t>Contributions to Mineralogy and Petrology</w:t>
      </w:r>
      <w:r w:rsidRPr="007C554B">
        <w:rPr>
          <w:rFonts w:ascii="Times New Roman" w:hAnsi="Times New Roman" w:cs="Times New Roman"/>
        </w:rPr>
        <w:t xml:space="preserve"> </w:t>
      </w:r>
      <w:r w:rsidRPr="007C554B">
        <w:rPr>
          <w:rFonts w:ascii="Times New Roman" w:hAnsi="Times New Roman" w:cs="Times New Roman"/>
          <w:b/>
          <w:bCs/>
        </w:rPr>
        <w:t>169</w:t>
      </w:r>
      <w:r w:rsidRPr="007C554B">
        <w:rPr>
          <w:rFonts w:ascii="Times New Roman" w:hAnsi="Times New Roman" w:cs="Times New Roman"/>
        </w:rPr>
        <w:t>, 53.</w:t>
      </w:r>
    </w:p>
    <w:p w14:paraId="6FD8B88B"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Helz</w:t>
      </w:r>
      <w:proofErr w:type="spellEnd"/>
      <w:r w:rsidRPr="007C554B">
        <w:rPr>
          <w:rFonts w:ascii="Times New Roman" w:hAnsi="Times New Roman" w:cs="Times New Roman"/>
        </w:rPr>
        <w:t xml:space="preserve">, R. T., Clague, D. A., Sisson, T. W. &amp; </w:t>
      </w:r>
      <w:proofErr w:type="spellStart"/>
      <w:r w:rsidRPr="007C554B">
        <w:rPr>
          <w:rFonts w:ascii="Times New Roman" w:hAnsi="Times New Roman" w:cs="Times New Roman"/>
        </w:rPr>
        <w:t>Thornber</w:t>
      </w:r>
      <w:proofErr w:type="spellEnd"/>
      <w:r w:rsidRPr="007C554B">
        <w:rPr>
          <w:rFonts w:ascii="Times New Roman" w:hAnsi="Times New Roman" w:cs="Times New Roman"/>
        </w:rPr>
        <w:t xml:space="preserve">, C. R. (2014). </w:t>
      </w:r>
      <w:r w:rsidRPr="007C554B">
        <w:rPr>
          <w:rFonts w:ascii="Times New Roman" w:hAnsi="Times New Roman" w:cs="Times New Roman"/>
          <w:i/>
          <w:iCs/>
        </w:rPr>
        <w:t>Petrologic insights into basaltic volcanism at historically active Hawaiian volcanoes</w:t>
      </w:r>
      <w:r w:rsidRPr="007C554B">
        <w:rPr>
          <w:rFonts w:ascii="Times New Roman" w:hAnsi="Times New Roman" w:cs="Times New Roman"/>
        </w:rPr>
        <w:t xml:space="preserve">. </w:t>
      </w:r>
      <w:r w:rsidRPr="007C554B">
        <w:rPr>
          <w:rFonts w:ascii="Times New Roman" w:hAnsi="Times New Roman" w:cs="Times New Roman"/>
          <w:i/>
          <w:iCs/>
        </w:rPr>
        <w:t>Characteristics of Hawaiian volcanoes</w:t>
      </w:r>
      <w:r w:rsidRPr="007C554B">
        <w:rPr>
          <w:rFonts w:ascii="Times New Roman" w:hAnsi="Times New Roman" w:cs="Times New Roman"/>
        </w:rPr>
        <w:t>. US Geological Survey, Professional Papers, 237–294.</w:t>
      </w:r>
    </w:p>
    <w:p w14:paraId="682CA235"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Iacovino</w:t>
      </w:r>
      <w:proofErr w:type="spellEnd"/>
      <w:r w:rsidRPr="007C554B">
        <w:rPr>
          <w:rFonts w:ascii="Times New Roman" w:hAnsi="Times New Roman" w:cs="Times New Roman"/>
        </w:rPr>
        <w:t xml:space="preserve">, K., Matthews, S., </w:t>
      </w: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Moore, G. M. &amp; </w:t>
      </w:r>
      <w:proofErr w:type="spellStart"/>
      <w:r w:rsidRPr="007C554B">
        <w:rPr>
          <w:rFonts w:ascii="Times New Roman" w:hAnsi="Times New Roman" w:cs="Times New Roman"/>
        </w:rPr>
        <w:t>Bégué</w:t>
      </w:r>
      <w:proofErr w:type="spellEnd"/>
      <w:r w:rsidRPr="007C554B">
        <w:rPr>
          <w:rFonts w:ascii="Times New Roman" w:hAnsi="Times New Roman" w:cs="Times New Roman"/>
        </w:rPr>
        <w:t xml:space="preserve">, F. (2021). </w:t>
      </w:r>
      <w:proofErr w:type="spellStart"/>
      <w:r w:rsidRPr="007C554B">
        <w:rPr>
          <w:rFonts w:ascii="Times New Roman" w:hAnsi="Times New Roman" w:cs="Times New Roman"/>
        </w:rPr>
        <w:t>VESIcal</w:t>
      </w:r>
      <w:proofErr w:type="spellEnd"/>
      <w:r w:rsidRPr="007C554B">
        <w:rPr>
          <w:rFonts w:ascii="Times New Roman" w:hAnsi="Times New Roman" w:cs="Times New Roman"/>
        </w:rPr>
        <w:t xml:space="preserve"> Part I: An Open-Source Thermodynamic Model Engine for Mixed Volatile (H2O-CO2) Solubility in Silicate Melts. </w:t>
      </w:r>
      <w:r w:rsidRPr="007C554B">
        <w:rPr>
          <w:rFonts w:ascii="Times New Roman" w:hAnsi="Times New Roman" w:cs="Times New Roman"/>
          <w:i/>
          <w:iCs/>
        </w:rPr>
        <w:t>Earth and Space Science</w:t>
      </w:r>
      <w:r w:rsidRPr="007C554B">
        <w:rPr>
          <w:rFonts w:ascii="Times New Roman" w:hAnsi="Times New Roman" w:cs="Times New Roman"/>
        </w:rPr>
        <w:t xml:space="preserve"> </w:t>
      </w:r>
      <w:r w:rsidRPr="007C554B">
        <w:rPr>
          <w:rFonts w:ascii="Times New Roman" w:hAnsi="Times New Roman" w:cs="Times New Roman"/>
          <w:b/>
          <w:bCs/>
        </w:rPr>
        <w:t>8</w:t>
      </w:r>
      <w:r w:rsidRPr="007C554B">
        <w:rPr>
          <w:rFonts w:ascii="Times New Roman" w:hAnsi="Times New Roman" w:cs="Times New Roman"/>
        </w:rPr>
        <w:t>, e2020EA001584.</w:t>
      </w:r>
    </w:p>
    <w:p w14:paraId="1357B2E2"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Lerner, A. H. </w:t>
      </w:r>
      <w:r w:rsidRPr="007C554B">
        <w:rPr>
          <w:rFonts w:ascii="Times New Roman" w:hAnsi="Times New Roman" w:cs="Times New Roman"/>
          <w:i/>
          <w:iCs/>
        </w:rPr>
        <w:t>et al.</w:t>
      </w:r>
      <w:r w:rsidRPr="007C554B">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C554B">
        <w:rPr>
          <w:rFonts w:ascii="Times New Roman" w:hAnsi="Times New Roman" w:cs="Times New Roman"/>
          <w:i/>
          <w:iCs/>
        </w:rPr>
        <w:t>Bulletin of Volcanology</w:t>
      </w:r>
      <w:r w:rsidRPr="007C554B">
        <w:rPr>
          <w:rFonts w:ascii="Times New Roman" w:hAnsi="Times New Roman" w:cs="Times New Roman"/>
        </w:rPr>
        <w:t xml:space="preserve">. Springer </w:t>
      </w:r>
      <w:r w:rsidRPr="007C554B">
        <w:rPr>
          <w:rFonts w:ascii="Times New Roman" w:hAnsi="Times New Roman" w:cs="Times New Roman"/>
          <w:b/>
          <w:bCs/>
        </w:rPr>
        <w:t>83</w:t>
      </w:r>
      <w:r w:rsidRPr="007C554B">
        <w:rPr>
          <w:rFonts w:ascii="Times New Roman" w:hAnsi="Times New Roman" w:cs="Times New Roman"/>
        </w:rPr>
        <w:t>, 1–32.</w:t>
      </w:r>
    </w:p>
    <w:p w14:paraId="26764399"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Lerner, A. H., </w:t>
      </w:r>
      <w:proofErr w:type="spellStart"/>
      <w:r w:rsidRPr="007C554B">
        <w:rPr>
          <w:rFonts w:ascii="Times New Roman" w:hAnsi="Times New Roman" w:cs="Times New Roman"/>
        </w:rPr>
        <w:t>Sublett</w:t>
      </w:r>
      <w:proofErr w:type="spellEnd"/>
      <w:r w:rsidRPr="007C554B">
        <w:rPr>
          <w:rFonts w:ascii="Times New Roman" w:hAnsi="Times New Roman" w:cs="Times New Roman"/>
        </w:rPr>
        <w:t xml:space="preserve">, D. M., Wallace, P. J., </w:t>
      </w:r>
      <w:proofErr w:type="spellStart"/>
      <w:r w:rsidRPr="007C554B">
        <w:rPr>
          <w:rFonts w:ascii="Times New Roman" w:hAnsi="Times New Roman" w:cs="Times New Roman"/>
        </w:rPr>
        <w:t>Cauley</w:t>
      </w:r>
      <w:proofErr w:type="spellEnd"/>
      <w:r w:rsidRPr="007C554B">
        <w:rPr>
          <w:rFonts w:ascii="Times New Roman" w:hAnsi="Times New Roman" w:cs="Times New Roman"/>
        </w:rPr>
        <w:t xml:space="preserve">, C. &amp; Bodnar, R. J. (2024). Insights into magma storage depths and eruption controls at Kīlauea Volcano during explosive and effusive periods of the past 500 years based on melt and fluid inclusions. </w:t>
      </w:r>
      <w:r w:rsidRPr="007C554B">
        <w:rPr>
          <w:rFonts w:ascii="Times New Roman" w:hAnsi="Times New Roman" w:cs="Times New Roman"/>
          <w:i/>
          <w:iCs/>
        </w:rPr>
        <w:t>Earth and Planetary Science Letters</w:t>
      </w:r>
      <w:r w:rsidRPr="007C554B">
        <w:rPr>
          <w:rFonts w:ascii="Times New Roman" w:hAnsi="Times New Roman" w:cs="Times New Roman"/>
        </w:rPr>
        <w:t xml:space="preserve"> </w:t>
      </w:r>
      <w:r w:rsidRPr="007C554B">
        <w:rPr>
          <w:rFonts w:ascii="Times New Roman" w:hAnsi="Times New Roman" w:cs="Times New Roman"/>
          <w:b/>
          <w:bCs/>
        </w:rPr>
        <w:t>628</w:t>
      </w:r>
      <w:r w:rsidRPr="007C554B">
        <w:rPr>
          <w:rFonts w:ascii="Times New Roman" w:hAnsi="Times New Roman" w:cs="Times New Roman"/>
        </w:rPr>
        <w:t>, 118579.</w:t>
      </w:r>
    </w:p>
    <w:p w14:paraId="220C009A"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Liu, E. J., Cashman, K. V., Miller, E., Moore, H., Edmonds, M., Kunz, B. E., Jenner, F. &amp; </w:t>
      </w:r>
      <w:proofErr w:type="spellStart"/>
      <w:r w:rsidRPr="007C554B">
        <w:rPr>
          <w:rFonts w:ascii="Times New Roman" w:hAnsi="Times New Roman" w:cs="Times New Roman"/>
        </w:rPr>
        <w:t>Chigna</w:t>
      </w:r>
      <w:proofErr w:type="spellEnd"/>
      <w:r w:rsidRPr="007C554B">
        <w:rPr>
          <w:rFonts w:ascii="Times New Roman" w:hAnsi="Times New Roman" w:cs="Times New Roman"/>
        </w:rPr>
        <w:t xml:space="preserve">, G. (2020). Petrologic monitoring at </w:t>
      </w:r>
      <w:proofErr w:type="spellStart"/>
      <w:r w:rsidRPr="007C554B">
        <w:rPr>
          <w:rFonts w:ascii="Times New Roman" w:hAnsi="Times New Roman" w:cs="Times New Roman"/>
        </w:rPr>
        <w:t>Volcán</w:t>
      </w:r>
      <w:proofErr w:type="spellEnd"/>
      <w:r w:rsidRPr="007C554B">
        <w:rPr>
          <w:rFonts w:ascii="Times New Roman" w:hAnsi="Times New Roman" w:cs="Times New Roman"/>
        </w:rPr>
        <w:t xml:space="preserve"> de Fuego, Guatemala. </w:t>
      </w:r>
      <w:r w:rsidRPr="007C554B">
        <w:rPr>
          <w:rFonts w:ascii="Times New Roman" w:hAnsi="Times New Roman" w:cs="Times New Roman"/>
          <w:i/>
          <w:iCs/>
        </w:rPr>
        <w:t>Journal of Volcanology and Geothermal Research</w:t>
      </w:r>
      <w:r w:rsidRPr="007C554B">
        <w:rPr>
          <w:rFonts w:ascii="Times New Roman" w:hAnsi="Times New Roman" w:cs="Times New Roman"/>
        </w:rPr>
        <w:t xml:space="preserve"> </w:t>
      </w:r>
      <w:r w:rsidRPr="007C554B">
        <w:rPr>
          <w:rFonts w:ascii="Times New Roman" w:hAnsi="Times New Roman" w:cs="Times New Roman"/>
          <w:b/>
          <w:bCs/>
        </w:rPr>
        <w:t>405</w:t>
      </w:r>
      <w:r w:rsidRPr="007C554B">
        <w:rPr>
          <w:rFonts w:ascii="Times New Roman" w:hAnsi="Times New Roman" w:cs="Times New Roman"/>
        </w:rPr>
        <w:t>, 107044.</w:t>
      </w:r>
    </w:p>
    <w:p w14:paraId="417FDA61"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Lynn, K. J., Nadeau, P. A., Ruth, D. C. S., Chang, J. C., </w:t>
      </w:r>
      <w:proofErr w:type="spellStart"/>
      <w:r w:rsidRPr="007C554B">
        <w:rPr>
          <w:rFonts w:ascii="Times New Roman" w:hAnsi="Times New Roman" w:cs="Times New Roman"/>
        </w:rPr>
        <w:t>Dotray</w:t>
      </w:r>
      <w:proofErr w:type="spellEnd"/>
      <w:r w:rsidRPr="007C554B">
        <w:rPr>
          <w:rFonts w:ascii="Times New Roman" w:hAnsi="Times New Roman" w:cs="Times New Roman"/>
        </w:rPr>
        <w:t xml:space="preserve">, P. J. &amp; Johanson, I. A. (2024). Olivine diffusion constrains months-scale magma transport within Kīlauea volcano’s summit reservoir system prior to the 2020 eruption. </w:t>
      </w:r>
      <w:r w:rsidRPr="007C554B">
        <w:rPr>
          <w:rFonts w:ascii="Times New Roman" w:hAnsi="Times New Roman" w:cs="Times New Roman"/>
          <w:i/>
          <w:iCs/>
        </w:rPr>
        <w:t>Bulletin of Volcanology</w:t>
      </w:r>
      <w:r w:rsidRPr="007C554B">
        <w:rPr>
          <w:rFonts w:ascii="Times New Roman" w:hAnsi="Times New Roman" w:cs="Times New Roman"/>
        </w:rPr>
        <w:t xml:space="preserve"> </w:t>
      </w:r>
      <w:r w:rsidRPr="007C554B">
        <w:rPr>
          <w:rFonts w:ascii="Times New Roman" w:hAnsi="Times New Roman" w:cs="Times New Roman"/>
          <w:b/>
          <w:bCs/>
        </w:rPr>
        <w:t>86</w:t>
      </w:r>
      <w:r w:rsidRPr="007C554B">
        <w:rPr>
          <w:rFonts w:ascii="Times New Roman" w:hAnsi="Times New Roman" w:cs="Times New Roman"/>
        </w:rPr>
        <w:t>, 31.</w:t>
      </w:r>
    </w:p>
    <w:p w14:paraId="60E98B2F"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Mourey</w:t>
      </w:r>
      <w:proofErr w:type="spellEnd"/>
      <w:r w:rsidRPr="007C554B">
        <w:rPr>
          <w:rFonts w:ascii="Times New Roman" w:hAnsi="Times New Roman" w:cs="Times New Roman"/>
        </w:rPr>
        <w:t xml:space="preserve">, A. J., Shea, T., Costa, F., Shiro, B. &amp; Longman, R. J. (2023). Years of magma intrusion primed Kīlauea Volcano (Hawai’i) for the 2018 eruption: evidence from olivine diffusion chronometry and monitoring data. </w:t>
      </w:r>
      <w:r w:rsidRPr="007C554B">
        <w:rPr>
          <w:rFonts w:ascii="Times New Roman" w:hAnsi="Times New Roman" w:cs="Times New Roman"/>
          <w:i/>
          <w:iCs/>
        </w:rPr>
        <w:t>Bulletin of Volcanology</w:t>
      </w:r>
      <w:r w:rsidRPr="007C554B">
        <w:rPr>
          <w:rFonts w:ascii="Times New Roman" w:hAnsi="Times New Roman" w:cs="Times New Roman"/>
        </w:rPr>
        <w:t xml:space="preserve"> </w:t>
      </w:r>
      <w:r w:rsidRPr="007C554B">
        <w:rPr>
          <w:rFonts w:ascii="Times New Roman" w:hAnsi="Times New Roman" w:cs="Times New Roman"/>
          <w:b/>
          <w:bCs/>
        </w:rPr>
        <w:t>85</w:t>
      </w:r>
      <w:r w:rsidRPr="007C554B">
        <w:rPr>
          <w:rFonts w:ascii="Times New Roman" w:hAnsi="Times New Roman" w:cs="Times New Roman"/>
        </w:rPr>
        <w:t>, 18.</w:t>
      </w:r>
    </w:p>
    <w:p w14:paraId="7A8D8301"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Pankhurst, M. J. </w:t>
      </w:r>
      <w:r w:rsidRPr="007C554B">
        <w:rPr>
          <w:rFonts w:ascii="Times New Roman" w:hAnsi="Times New Roman" w:cs="Times New Roman"/>
          <w:i/>
          <w:iCs/>
        </w:rPr>
        <w:t>et al.</w:t>
      </w:r>
      <w:r w:rsidRPr="007C554B">
        <w:rPr>
          <w:rFonts w:ascii="Times New Roman" w:hAnsi="Times New Roman" w:cs="Times New Roman"/>
        </w:rPr>
        <w:t xml:space="preserve"> (2022). Rapid response petrology for the opening eruptive phase of the 2021 Cumbre </w:t>
      </w:r>
      <w:proofErr w:type="spellStart"/>
      <w:r w:rsidRPr="007C554B">
        <w:rPr>
          <w:rFonts w:ascii="Times New Roman" w:hAnsi="Times New Roman" w:cs="Times New Roman"/>
        </w:rPr>
        <w:t>Vieja</w:t>
      </w:r>
      <w:proofErr w:type="spellEnd"/>
      <w:r w:rsidRPr="007C554B">
        <w:rPr>
          <w:rFonts w:ascii="Times New Roman" w:hAnsi="Times New Roman" w:cs="Times New Roman"/>
        </w:rPr>
        <w:t xml:space="preserve"> eruption, La Palma, Canary Islands. </w:t>
      </w:r>
      <w:proofErr w:type="spellStart"/>
      <w:r w:rsidRPr="007C554B">
        <w:rPr>
          <w:rFonts w:ascii="Times New Roman" w:hAnsi="Times New Roman" w:cs="Times New Roman"/>
          <w:i/>
          <w:iCs/>
        </w:rPr>
        <w:t>Volcanica</w:t>
      </w:r>
      <w:proofErr w:type="spellEnd"/>
      <w:r w:rsidRPr="007C554B">
        <w:rPr>
          <w:rFonts w:ascii="Times New Roman" w:hAnsi="Times New Roman" w:cs="Times New Roman"/>
        </w:rPr>
        <w:t xml:space="preserve"> </w:t>
      </w:r>
      <w:r w:rsidRPr="007C554B">
        <w:rPr>
          <w:rFonts w:ascii="Times New Roman" w:hAnsi="Times New Roman" w:cs="Times New Roman"/>
          <w:b/>
          <w:bCs/>
        </w:rPr>
        <w:t>5</w:t>
      </w:r>
      <w:r w:rsidRPr="007C554B">
        <w:rPr>
          <w:rFonts w:ascii="Times New Roman" w:hAnsi="Times New Roman" w:cs="Times New Roman"/>
        </w:rPr>
        <w:t>, 1–10.</w:t>
      </w:r>
    </w:p>
    <w:p w14:paraId="21E7C403"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Pietruszka</w:t>
      </w:r>
      <w:proofErr w:type="spellEnd"/>
      <w:r w:rsidRPr="007C554B">
        <w:rPr>
          <w:rFonts w:ascii="Times New Roman" w:hAnsi="Times New Roman" w:cs="Times New Roman"/>
        </w:rPr>
        <w:t xml:space="preserve">, A. J., Heaton, D. E., Marske, J. P. &amp; Garcia, M. O. (2015). Two magma bodies beneath the summit of Kīlauea Volcano unveiled by isotopically distinct melt deliveries from the mantle. </w:t>
      </w:r>
      <w:r w:rsidRPr="007C554B">
        <w:rPr>
          <w:rFonts w:ascii="Times New Roman" w:hAnsi="Times New Roman" w:cs="Times New Roman"/>
          <w:i/>
          <w:iCs/>
        </w:rPr>
        <w:t>Earth and Planetary Science Letters</w:t>
      </w:r>
      <w:r w:rsidRPr="007C554B">
        <w:rPr>
          <w:rFonts w:ascii="Times New Roman" w:hAnsi="Times New Roman" w:cs="Times New Roman"/>
        </w:rPr>
        <w:t xml:space="preserve"> </w:t>
      </w:r>
      <w:r w:rsidRPr="007C554B">
        <w:rPr>
          <w:rFonts w:ascii="Times New Roman" w:hAnsi="Times New Roman" w:cs="Times New Roman"/>
          <w:b/>
          <w:bCs/>
        </w:rPr>
        <w:t>413</w:t>
      </w:r>
      <w:r w:rsidRPr="007C554B">
        <w:rPr>
          <w:rFonts w:ascii="Times New Roman" w:hAnsi="Times New Roman" w:cs="Times New Roman"/>
        </w:rPr>
        <w:t>, 90–100.</w:t>
      </w:r>
    </w:p>
    <w:p w14:paraId="53576A4D"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Pietruszka</w:t>
      </w:r>
      <w:proofErr w:type="spellEnd"/>
      <w:r w:rsidRPr="007C554B">
        <w:rPr>
          <w:rFonts w:ascii="Times New Roman" w:hAnsi="Times New Roman" w:cs="Times New Roman"/>
        </w:rPr>
        <w:t xml:space="preserve">, A. J., Marske, J. P., Heaton, D. E., Garcia, M. O. &amp; Rhodes, J. M. (2018). An Isotopic Perspective into the Magmatic Evolution and Architecture of the Rift Zones of Kīlauea Volcano. </w:t>
      </w:r>
      <w:r w:rsidRPr="007C554B">
        <w:rPr>
          <w:rFonts w:ascii="Times New Roman" w:hAnsi="Times New Roman" w:cs="Times New Roman"/>
          <w:i/>
          <w:iCs/>
        </w:rPr>
        <w:t>Journal of Petrology</w:t>
      </w:r>
      <w:r w:rsidRPr="007C554B">
        <w:rPr>
          <w:rFonts w:ascii="Times New Roman" w:hAnsi="Times New Roman" w:cs="Times New Roman"/>
        </w:rPr>
        <w:t xml:space="preserve"> </w:t>
      </w:r>
      <w:r w:rsidRPr="007C554B">
        <w:rPr>
          <w:rFonts w:ascii="Times New Roman" w:hAnsi="Times New Roman" w:cs="Times New Roman"/>
          <w:b/>
          <w:bCs/>
        </w:rPr>
        <w:t>59</w:t>
      </w:r>
      <w:r w:rsidRPr="007C554B">
        <w:rPr>
          <w:rFonts w:ascii="Times New Roman" w:hAnsi="Times New Roman" w:cs="Times New Roman"/>
        </w:rPr>
        <w:t>, 2311–2352.</w:t>
      </w:r>
    </w:p>
    <w:p w14:paraId="5B95E330"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lastRenderedPageBreak/>
        <w:t xml:space="preserve">Pritchard, M. E., Mather, T. A., McNutt, S. R., Delgado, F. J. &amp; </w:t>
      </w:r>
      <w:proofErr w:type="spellStart"/>
      <w:r w:rsidRPr="007C554B">
        <w:rPr>
          <w:rFonts w:ascii="Times New Roman" w:hAnsi="Times New Roman" w:cs="Times New Roman"/>
        </w:rPr>
        <w:t>Reath</w:t>
      </w:r>
      <w:proofErr w:type="spellEnd"/>
      <w:r w:rsidRPr="007C554B">
        <w:rPr>
          <w:rFonts w:ascii="Times New Roman" w:hAnsi="Times New Roman" w:cs="Times New Roman"/>
        </w:rPr>
        <w:t xml:space="preserve">, K. (2019). Thoughts on the criteria to determine the origin of volcanic unrest as magmatic or non-magmatic. </w:t>
      </w:r>
      <w:r w:rsidRPr="007C554B">
        <w:rPr>
          <w:rFonts w:ascii="Times New Roman" w:hAnsi="Times New Roman" w:cs="Times New Roman"/>
          <w:i/>
          <w:iCs/>
        </w:rPr>
        <w:t>Philosophical Transactions of the Royal Society A: Mathematical, Physical and Engineering Sciences</w:t>
      </w:r>
      <w:r w:rsidRPr="007C554B">
        <w:rPr>
          <w:rFonts w:ascii="Times New Roman" w:hAnsi="Times New Roman" w:cs="Times New Roman"/>
        </w:rPr>
        <w:t xml:space="preserve">. Royal Society </w:t>
      </w:r>
      <w:r w:rsidRPr="007C554B">
        <w:rPr>
          <w:rFonts w:ascii="Times New Roman" w:hAnsi="Times New Roman" w:cs="Times New Roman"/>
          <w:b/>
          <w:bCs/>
        </w:rPr>
        <w:t>377</w:t>
      </w:r>
      <w:r w:rsidRPr="007C554B">
        <w:rPr>
          <w:rFonts w:ascii="Times New Roman" w:hAnsi="Times New Roman" w:cs="Times New Roman"/>
        </w:rPr>
        <w:t>, 20180008.</w:t>
      </w:r>
    </w:p>
    <w:p w14:paraId="203992C3"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Re, G., Corsaro, R. A., </w:t>
      </w:r>
      <w:proofErr w:type="spellStart"/>
      <w:r w:rsidRPr="007C554B">
        <w:rPr>
          <w:rFonts w:ascii="Times New Roman" w:hAnsi="Times New Roman" w:cs="Times New Roman"/>
        </w:rPr>
        <w:t>D’Oriano</w:t>
      </w:r>
      <w:proofErr w:type="spellEnd"/>
      <w:r w:rsidRPr="007C554B">
        <w:rPr>
          <w:rFonts w:ascii="Times New Roman" w:hAnsi="Times New Roman" w:cs="Times New Roman"/>
        </w:rPr>
        <w:t xml:space="preserve">, C. &amp; </w:t>
      </w:r>
      <w:proofErr w:type="spellStart"/>
      <w:r w:rsidRPr="007C554B">
        <w:rPr>
          <w:rFonts w:ascii="Times New Roman" w:hAnsi="Times New Roman" w:cs="Times New Roman"/>
        </w:rPr>
        <w:t>Pompilio</w:t>
      </w:r>
      <w:proofErr w:type="spellEnd"/>
      <w:r w:rsidRPr="007C554B">
        <w:rPr>
          <w:rFonts w:ascii="Times New Roman" w:hAnsi="Times New Roman" w:cs="Times New Roman"/>
        </w:rPr>
        <w:t xml:space="preserve">, M. (2021). Petrological monitoring of active volcanoes: A review of existing procedures to achieve best practices and operative protocols during eruptions. </w:t>
      </w:r>
      <w:r w:rsidRPr="007C554B">
        <w:rPr>
          <w:rFonts w:ascii="Times New Roman" w:hAnsi="Times New Roman" w:cs="Times New Roman"/>
          <w:i/>
          <w:iCs/>
        </w:rPr>
        <w:t>Journal of Volcanology and Geothermal Research</w:t>
      </w:r>
      <w:r w:rsidRPr="007C554B">
        <w:rPr>
          <w:rFonts w:ascii="Times New Roman" w:hAnsi="Times New Roman" w:cs="Times New Roman"/>
        </w:rPr>
        <w:t xml:space="preserve"> </w:t>
      </w:r>
      <w:r w:rsidRPr="007C554B">
        <w:rPr>
          <w:rFonts w:ascii="Times New Roman" w:hAnsi="Times New Roman" w:cs="Times New Roman"/>
          <w:b/>
          <w:bCs/>
        </w:rPr>
        <w:t>419</w:t>
      </w:r>
      <w:r w:rsidRPr="007C554B">
        <w:rPr>
          <w:rFonts w:ascii="Times New Roman" w:hAnsi="Times New Roman" w:cs="Times New Roman"/>
        </w:rPr>
        <w:t>, 107365.</w:t>
      </w:r>
    </w:p>
    <w:p w14:paraId="5BC01303"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Ryan, M. P. (1987). The elasticity and </w:t>
      </w:r>
      <w:proofErr w:type="spellStart"/>
      <w:r w:rsidRPr="007C554B">
        <w:rPr>
          <w:rFonts w:ascii="Times New Roman" w:hAnsi="Times New Roman" w:cs="Times New Roman"/>
        </w:rPr>
        <w:t>contractancy</w:t>
      </w:r>
      <w:proofErr w:type="spellEnd"/>
      <w:r w:rsidRPr="007C554B">
        <w:rPr>
          <w:rFonts w:ascii="Times New Roman" w:hAnsi="Times New Roman" w:cs="Times New Roman"/>
        </w:rPr>
        <w:t xml:space="preserve"> of Hawaiian olivine tholeiite, and its role in the stability and structural evolution of sub-caldera magma reservoirs and rift systems. In Volcanism in Hawaii. </w:t>
      </w:r>
      <w:r w:rsidRPr="007C554B">
        <w:rPr>
          <w:rFonts w:ascii="Times New Roman" w:hAnsi="Times New Roman" w:cs="Times New Roman"/>
          <w:i/>
          <w:iCs/>
        </w:rPr>
        <w:t xml:space="preserve">US Geol. </w:t>
      </w:r>
      <w:proofErr w:type="spellStart"/>
      <w:r w:rsidRPr="007C554B">
        <w:rPr>
          <w:rFonts w:ascii="Times New Roman" w:hAnsi="Times New Roman" w:cs="Times New Roman"/>
          <w:i/>
          <w:iCs/>
        </w:rPr>
        <w:t>Surv</w:t>
      </w:r>
      <w:proofErr w:type="spellEnd"/>
      <w:r w:rsidRPr="007C554B">
        <w:rPr>
          <w:rFonts w:ascii="Times New Roman" w:hAnsi="Times New Roman" w:cs="Times New Roman"/>
          <w:i/>
          <w:iCs/>
        </w:rPr>
        <w:t>. Prof. Pap.</w:t>
      </w:r>
      <w:r w:rsidRPr="007C554B">
        <w:rPr>
          <w:rFonts w:ascii="Times New Roman" w:hAnsi="Times New Roman" w:cs="Times New Roman"/>
        </w:rPr>
        <w:t xml:space="preserve"> </w:t>
      </w:r>
      <w:r w:rsidRPr="007C554B">
        <w:rPr>
          <w:rFonts w:ascii="Times New Roman" w:hAnsi="Times New Roman" w:cs="Times New Roman"/>
          <w:b/>
          <w:bCs/>
        </w:rPr>
        <w:t>1350</w:t>
      </w:r>
      <w:r w:rsidRPr="007C554B">
        <w:rPr>
          <w:rFonts w:ascii="Times New Roman" w:hAnsi="Times New Roman" w:cs="Times New Roman"/>
        </w:rPr>
        <w:t>, 1395–1447.</w:t>
      </w:r>
    </w:p>
    <w:p w14:paraId="72A64190"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7C554B">
        <w:rPr>
          <w:rFonts w:ascii="Times New Roman" w:hAnsi="Times New Roman" w:cs="Times New Roman"/>
          <w:i/>
          <w:iCs/>
        </w:rPr>
        <w:t>Journal of physical and chemical reference data</w:t>
      </w:r>
      <w:r w:rsidRPr="007C554B">
        <w:rPr>
          <w:rFonts w:ascii="Times New Roman" w:hAnsi="Times New Roman" w:cs="Times New Roman"/>
        </w:rPr>
        <w:t xml:space="preserve">. American Institute of Physics for the National Institute of Standards and … </w:t>
      </w:r>
      <w:r w:rsidRPr="007C554B">
        <w:rPr>
          <w:rFonts w:ascii="Times New Roman" w:hAnsi="Times New Roman" w:cs="Times New Roman"/>
          <w:b/>
          <w:bCs/>
        </w:rPr>
        <w:t>25</w:t>
      </w:r>
      <w:r w:rsidRPr="007C554B">
        <w:rPr>
          <w:rFonts w:ascii="Times New Roman" w:hAnsi="Times New Roman" w:cs="Times New Roman"/>
        </w:rPr>
        <w:t>, 1509–1596.</w:t>
      </w:r>
    </w:p>
    <w:p w14:paraId="6F2E2B98"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Venugopal, S., </w:t>
      </w:r>
      <w:proofErr w:type="spellStart"/>
      <w:r w:rsidRPr="007C554B">
        <w:rPr>
          <w:rFonts w:ascii="Times New Roman" w:hAnsi="Times New Roman" w:cs="Times New Roman"/>
        </w:rPr>
        <w:t>Moune</w:t>
      </w:r>
      <w:proofErr w:type="spellEnd"/>
      <w:r w:rsidRPr="007C554B">
        <w:rPr>
          <w:rFonts w:ascii="Times New Roman" w:hAnsi="Times New Roman" w:cs="Times New Roman"/>
        </w:rPr>
        <w:t xml:space="preserve">, S., </w:t>
      </w:r>
      <w:proofErr w:type="gramStart"/>
      <w:r w:rsidRPr="007C554B">
        <w:rPr>
          <w:rFonts w:ascii="Times New Roman" w:hAnsi="Times New Roman" w:cs="Times New Roman"/>
        </w:rPr>
        <w:t>Williams-Jones</w:t>
      </w:r>
      <w:proofErr w:type="gramEnd"/>
      <w:r w:rsidRPr="007C554B">
        <w:rPr>
          <w:rFonts w:ascii="Times New Roman" w:hAnsi="Times New Roman" w:cs="Times New Roman"/>
        </w:rPr>
        <w:t xml:space="preserve">, G., Druitt, T., </w:t>
      </w:r>
      <w:proofErr w:type="spellStart"/>
      <w:r w:rsidRPr="007C554B">
        <w:rPr>
          <w:rFonts w:ascii="Times New Roman" w:hAnsi="Times New Roman" w:cs="Times New Roman"/>
        </w:rPr>
        <w:t>Vigouroux</w:t>
      </w:r>
      <w:proofErr w:type="spellEnd"/>
      <w:r w:rsidRPr="007C554B">
        <w:rPr>
          <w:rFonts w:ascii="Times New Roman" w:hAnsi="Times New Roman" w:cs="Times New Roman"/>
        </w:rPr>
        <w:t xml:space="preserve">, N., Wilson, A. &amp; Russell, J. K. (2020). Two distinct mantle sources beneath the Garibaldi Volcanic Belt: Insight from olivine-hosted melt inclusions. </w:t>
      </w:r>
      <w:r w:rsidRPr="007C554B">
        <w:rPr>
          <w:rFonts w:ascii="Times New Roman" w:hAnsi="Times New Roman" w:cs="Times New Roman"/>
          <w:i/>
          <w:iCs/>
        </w:rPr>
        <w:t>Chemical Geology</w:t>
      </w:r>
      <w:r w:rsidRPr="007C554B">
        <w:rPr>
          <w:rFonts w:ascii="Times New Roman" w:hAnsi="Times New Roman" w:cs="Times New Roman"/>
        </w:rPr>
        <w:t xml:space="preserve"> </w:t>
      </w:r>
      <w:r w:rsidRPr="007C554B">
        <w:rPr>
          <w:rFonts w:ascii="Times New Roman" w:hAnsi="Times New Roman" w:cs="Times New Roman"/>
          <w:b/>
          <w:bCs/>
        </w:rPr>
        <w:t>532</w:t>
      </w:r>
      <w:r w:rsidRPr="007C554B">
        <w:rPr>
          <w:rFonts w:ascii="Times New Roman" w:hAnsi="Times New Roman" w:cs="Times New Roman"/>
        </w:rPr>
        <w:t>, 119346.</w:t>
      </w:r>
    </w:p>
    <w:p w14:paraId="594B50D7"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Welsch, B., Faure, F., </w:t>
      </w:r>
      <w:proofErr w:type="spellStart"/>
      <w:r w:rsidRPr="007C554B">
        <w:rPr>
          <w:rFonts w:ascii="Times New Roman" w:hAnsi="Times New Roman" w:cs="Times New Roman"/>
        </w:rPr>
        <w:t>Famin</w:t>
      </w:r>
      <w:proofErr w:type="spellEnd"/>
      <w:r w:rsidRPr="007C554B">
        <w:rPr>
          <w:rFonts w:ascii="Times New Roman" w:hAnsi="Times New Roman" w:cs="Times New Roman"/>
        </w:rPr>
        <w:t xml:space="preserve">, V., </w:t>
      </w:r>
      <w:proofErr w:type="spellStart"/>
      <w:r w:rsidRPr="007C554B">
        <w:rPr>
          <w:rFonts w:ascii="Times New Roman" w:hAnsi="Times New Roman" w:cs="Times New Roman"/>
        </w:rPr>
        <w:t>Baronnet</w:t>
      </w:r>
      <w:proofErr w:type="spellEnd"/>
      <w:r w:rsidRPr="007C554B">
        <w:rPr>
          <w:rFonts w:ascii="Times New Roman" w:hAnsi="Times New Roman" w:cs="Times New Roman"/>
        </w:rPr>
        <w:t xml:space="preserve">, A. &amp; </w:t>
      </w:r>
      <w:proofErr w:type="spellStart"/>
      <w:r w:rsidRPr="007C554B">
        <w:rPr>
          <w:rFonts w:ascii="Times New Roman" w:hAnsi="Times New Roman" w:cs="Times New Roman"/>
        </w:rPr>
        <w:t>Bachèlery</w:t>
      </w:r>
      <w:proofErr w:type="spellEnd"/>
      <w:r w:rsidRPr="007C554B">
        <w:rPr>
          <w:rFonts w:ascii="Times New Roman" w:hAnsi="Times New Roman" w:cs="Times New Roman"/>
        </w:rPr>
        <w:t xml:space="preserve">, P. (2013). Dendritic Crystallization: A Single Process for all the Textures of Olivine in Basalts? </w:t>
      </w:r>
      <w:r w:rsidRPr="007C554B">
        <w:rPr>
          <w:rFonts w:ascii="Times New Roman" w:hAnsi="Times New Roman" w:cs="Times New Roman"/>
          <w:i/>
          <w:iCs/>
        </w:rPr>
        <w:t>Journal of Petrology</w:t>
      </w:r>
      <w:r w:rsidRPr="007C554B">
        <w:rPr>
          <w:rFonts w:ascii="Times New Roman" w:hAnsi="Times New Roman" w:cs="Times New Roman"/>
        </w:rPr>
        <w:t xml:space="preserve"> </w:t>
      </w:r>
      <w:r w:rsidRPr="007C554B">
        <w:rPr>
          <w:rFonts w:ascii="Times New Roman" w:hAnsi="Times New Roman" w:cs="Times New Roman"/>
          <w:b/>
          <w:bCs/>
        </w:rPr>
        <w:t>54</w:t>
      </w:r>
      <w:r w:rsidRPr="007C554B">
        <w:rPr>
          <w:rFonts w:ascii="Times New Roman" w:hAnsi="Times New Roman" w:cs="Times New Roman"/>
        </w:rPr>
        <w:t>, 539–574.</w:t>
      </w:r>
    </w:p>
    <w:p w14:paraId="3969343A"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w:t>
      </w:r>
      <w:r w:rsidRPr="007C554B">
        <w:rPr>
          <w:rFonts w:ascii="Times New Roman" w:hAnsi="Times New Roman" w:cs="Times New Roman"/>
          <w:i/>
          <w:iCs/>
        </w:rPr>
        <w:t>et al.</w:t>
      </w:r>
      <w:r w:rsidRPr="007C554B">
        <w:rPr>
          <w:rFonts w:ascii="Times New Roman" w:hAnsi="Times New Roman" w:cs="Times New Roman"/>
        </w:rPr>
        <w:t xml:space="preserve"> (2021). Reconstructing Magma Storage Depths for the 2018 </w:t>
      </w:r>
      <w:proofErr w:type="spellStart"/>
      <w:r w:rsidRPr="007C554B">
        <w:rPr>
          <w:rFonts w:ascii="Times New Roman" w:hAnsi="Times New Roman" w:cs="Times New Roman"/>
        </w:rPr>
        <w:t>Kı̄lauean</w:t>
      </w:r>
      <w:proofErr w:type="spellEnd"/>
      <w:r w:rsidRPr="007C554B">
        <w:rPr>
          <w:rFonts w:ascii="Times New Roman" w:hAnsi="Times New Roman" w:cs="Times New Roman"/>
        </w:rPr>
        <w:t xml:space="preserve"> Eruption </w:t>
      </w:r>
      <w:proofErr w:type="gramStart"/>
      <w:r w:rsidRPr="007C554B">
        <w:rPr>
          <w:rFonts w:ascii="Times New Roman" w:hAnsi="Times New Roman" w:cs="Times New Roman"/>
        </w:rPr>
        <w:t>From</w:t>
      </w:r>
      <w:proofErr w:type="gramEnd"/>
      <w:r w:rsidRPr="007C554B">
        <w:rPr>
          <w:rFonts w:ascii="Times New Roman" w:hAnsi="Times New Roman" w:cs="Times New Roman"/>
        </w:rPr>
        <w:t xml:space="preserve"> Melt Inclusion CO2 Contents: The Importance of Vapor Bubbles. </w:t>
      </w:r>
      <w:r w:rsidRPr="007C554B">
        <w:rPr>
          <w:rFonts w:ascii="Times New Roman" w:hAnsi="Times New Roman" w:cs="Times New Roman"/>
          <w:i/>
          <w:iCs/>
        </w:rPr>
        <w:t>Geochemistry, Geophysics, Geosystems</w:t>
      </w:r>
      <w:r w:rsidRPr="007C554B">
        <w:rPr>
          <w:rFonts w:ascii="Times New Roman" w:hAnsi="Times New Roman" w:cs="Times New Roman"/>
        </w:rPr>
        <w:t xml:space="preserve"> </w:t>
      </w:r>
      <w:r w:rsidRPr="007C554B">
        <w:rPr>
          <w:rFonts w:ascii="Times New Roman" w:hAnsi="Times New Roman" w:cs="Times New Roman"/>
          <w:b/>
          <w:bCs/>
        </w:rPr>
        <w:t>22</w:t>
      </w:r>
      <w:r w:rsidRPr="007C554B">
        <w:rPr>
          <w:rFonts w:ascii="Times New Roman" w:hAnsi="Times New Roman" w:cs="Times New Roman"/>
        </w:rPr>
        <w:t>, e2020GC009364.</w:t>
      </w:r>
    </w:p>
    <w:p w14:paraId="14057309"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amp; </w:t>
      </w:r>
      <w:proofErr w:type="spellStart"/>
      <w:r w:rsidRPr="007C554B">
        <w:rPr>
          <w:rFonts w:ascii="Times New Roman" w:hAnsi="Times New Roman" w:cs="Times New Roman"/>
        </w:rPr>
        <w:t>DeVitre</w:t>
      </w:r>
      <w:proofErr w:type="spellEnd"/>
      <w:r w:rsidRPr="007C554B">
        <w:rPr>
          <w:rFonts w:ascii="Times New Roman" w:hAnsi="Times New Roman" w:cs="Times New Roman"/>
        </w:rPr>
        <w:t xml:space="preserve">, C. (2024). </w:t>
      </w:r>
      <w:proofErr w:type="spellStart"/>
      <w:r w:rsidRPr="007C554B">
        <w:rPr>
          <w:rFonts w:ascii="Times New Roman" w:hAnsi="Times New Roman" w:cs="Times New Roman"/>
        </w:rPr>
        <w:t>DiadFit</w:t>
      </w:r>
      <w:proofErr w:type="spellEnd"/>
      <w:r w:rsidRPr="007C554B">
        <w:rPr>
          <w:rFonts w:ascii="Times New Roman" w:hAnsi="Times New Roman" w:cs="Times New Roman"/>
        </w:rPr>
        <w:t xml:space="preserve">: An open-source Python3 tool for peak fitting of Raman data from silicate melts and CO2 fluids. </w:t>
      </w:r>
      <w:proofErr w:type="spellStart"/>
      <w:r w:rsidRPr="007C554B">
        <w:rPr>
          <w:rFonts w:ascii="Times New Roman" w:hAnsi="Times New Roman" w:cs="Times New Roman"/>
          <w:i/>
          <w:iCs/>
        </w:rPr>
        <w:t>Volcanica</w:t>
      </w:r>
      <w:proofErr w:type="spellEnd"/>
      <w:r w:rsidRPr="007C554B">
        <w:rPr>
          <w:rFonts w:ascii="Times New Roman" w:hAnsi="Times New Roman" w:cs="Times New Roman"/>
        </w:rPr>
        <w:t xml:space="preserve"> </w:t>
      </w:r>
      <w:r w:rsidRPr="007C554B">
        <w:rPr>
          <w:rFonts w:ascii="Times New Roman" w:hAnsi="Times New Roman" w:cs="Times New Roman"/>
          <w:b/>
          <w:bCs/>
        </w:rPr>
        <w:t>7</w:t>
      </w:r>
      <w:r w:rsidRPr="007C554B">
        <w:rPr>
          <w:rFonts w:ascii="Times New Roman" w:hAnsi="Times New Roman" w:cs="Times New Roman"/>
        </w:rPr>
        <w:t>, 335–359.</w:t>
      </w:r>
    </w:p>
    <w:p w14:paraId="301ACB34"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Edmonds, M., </w:t>
      </w:r>
      <w:proofErr w:type="spellStart"/>
      <w:r w:rsidRPr="007C554B">
        <w:rPr>
          <w:rFonts w:ascii="Times New Roman" w:hAnsi="Times New Roman" w:cs="Times New Roman"/>
        </w:rPr>
        <w:t>Maclennan</w:t>
      </w:r>
      <w:proofErr w:type="spellEnd"/>
      <w:r w:rsidRPr="007C554B">
        <w:rPr>
          <w:rFonts w:ascii="Times New Roman" w:hAnsi="Times New Roman" w:cs="Times New Roman"/>
        </w:rPr>
        <w:t xml:space="preserve">, J., Jenner, F. E. &amp; Kunz, B. E. (2019). Crystal scavenging from mush piles recorded by melt inclusions. </w:t>
      </w:r>
      <w:r w:rsidRPr="007C554B">
        <w:rPr>
          <w:rFonts w:ascii="Times New Roman" w:hAnsi="Times New Roman" w:cs="Times New Roman"/>
          <w:i/>
          <w:iCs/>
        </w:rPr>
        <w:t>Nature Communications</w:t>
      </w:r>
      <w:r w:rsidRPr="007C554B">
        <w:rPr>
          <w:rFonts w:ascii="Times New Roman" w:hAnsi="Times New Roman" w:cs="Times New Roman"/>
        </w:rPr>
        <w:t xml:space="preserve">. Nature Publishing Group </w:t>
      </w:r>
      <w:r w:rsidRPr="007C554B">
        <w:rPr>
          <w:rFonts w:ascii="Times New Roman" w:hAnsi="Times New Roman" w:cs="Times New Roman"/>
          <w:b/>
          <w:bCs/>
        </w:rPr>
        <w:t>10</w:t>
      </w:r>
      <w:r w:rsidRPr="007C554B">
        <w:rPr>
          <w:rFonts w:ascii="Times New Roman" w:hAnsi="Times New Roman" w:cs="Times New Roman"/>
        </w:rPr>
        <w:t>, 5797.</w:t>
      </w:r>
    </w:p>
    <w:p w14:paraId="0EF266CE"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Kent, A. J. R. &amp; Till, C. B. (2023a). Barometers Behaving Badly II: a Critical Evaluation of </w:t>
      </w:r>
      <w:proofErr w:type="spellStart"/>
      <w:r w:rsidRPr="007C554B">
        <w:rPr>
          <w:rFonts w:ascii="Times New Roman" w:hAnsi="Times New Roman" w:cs="Times New Roman"/>
        </w:rPr>
        <w:t>Cpx</w:t>
      </w:r>
      <w:proofErr w:type="spellEnd"/>
      <w:r w:rsidRPr="007C554B">
        <w:rPr>
          <w:rFonts w:ascii="Times New Roman" w:hAnsi="Times New Roman" w:cs="Times New Roman"/>
        </w:rPr>
        <w:t xml:space="preserve">-Only and </w:t>
      </w:r>
      <w:proofErr w:type="spellStart"/>
      <w:r w:rsidRPr="007C554B">
        <w:rPr>
          <w:rFonts w:ascii="Times New Roman" w:hAnsi="Times New Roman" w:cs="Times New Roman"/>
        </w:rPr>
        <w:t>Cpx-Liq</w:t>
      </w:r>
      <w:proofErr w:type="spellEnd"/>
      <w:r w:rsidRPr="007C554B">
        <w:rPr>
          <w:rFonts w:ascii="Times New Roman" w:hAnsi="Times New Roman" w:cs="Times New Roman"/>
        </w:rPr>
        <w:t xml:space="preserve"> </w:t>
      </w:r>
      <w:proofErr w:type="spellStart"/>
      <w:r w:rsidRPr="007C554B">
        <w:rPr>
          <w:rFonts w:ascii="Times New Roman" w:hAnsi="Times New Roman" w:cs="Times New Roman"/>
        </w:rPr>
        <w:t>Thermobarometry</w:t>
      </w:r>
      <w:proofErr w:type="spellEnd"/>
      <w:r w:rsidRPr="007C554B">
        <w:rPr>
          <w:rFonts w:ascii="Times New Roman" w:hAnsi="Times New Roman" w:cs="Times New Roman"/>
        </w:rPr>
        <w:t xml:space="preserve"> in </w:t>
      </w:r>
      <w:proofErr w:type="gramStart"/>
      <w:r w:rsidRPr="007C554B">
        <w:rPr>
          <w:rFonts w:ascii="Times New Roman" w:hAnsi="Times New Roman" w:cs="Times New Roman"/>
        </w:rPr>
        <w:t>Variably-Hydrous</w:t>
      </w:r>
      <w:proofErr w:type="gramEnd"/>
      <w:r w:rsidRPr="007C554B">
        <w:rPr>
          <w:rFonts w:ascii="Times New Roman" w:hAnsi="Times New Roman" w:cs="Times New Roman"/>
        </w:rPr>
        <w:t xml:space="preserve"> Arc Magmas. </w:t>
      </w:r>
      <w:r w:rsidRPr="007C554B">
        <w:rPr>
          <w:rFonts w:ascii="Times New Roman" w:hAnsi="Times New Roman" w:cs="Times New Roman"/>
          <w:i/>
          <w:iCs/>
        </w:rPr>
        <w:t>Journal of Petrology</w:t>
      </w:r>
      <w:r w:rsidRPr="007C554B">
        <w:rPr>
          <w:rFonts w:ascii="Times New Roman" w:hAnsi="Times New Roman" w:cs="Times New Roman"/>
        </w:rPr>
        <w:t xml:space="preserve"> </w:t>
      </w:r>
      <w:r w:rsidRPr="007C554B">
        <w:rPr>
          <w:rFonts w:ascii="Times New Roman" w:hAnsi="Times New Roman" w:cs="Times New Roman"/>
          <w:b/>
          <w:bCs/>
        </w:rPr>
        <w:t>64</w:t>
      </w:r>
      <w:r w:rsidRPr="007C554B">
        <w:rPr>
          <w:rFonts w:ascii="Times New Roman" w:hAnsi="Times New Roman" w:cs="Times New Roman"/>
        </w:rPr>
        <w:t>, egad050.</w:t>
      </w:r>
    </w:p>
    <w:p w14:paraId="045EA94F"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Wieser</w:t>
      </w:r>
      <w:proofErr w:type="spellEnd"/>
      <w:r w:rsidRPr="007C554B">
        <w:rPr>
          <w:rFonts w:ascii="Times New Roman" w:hAnsi="Times New Roman" w:cs="Times New Roman"/>
        </w:rPr>
        <w:t xml:space="preserve">, P. E., Kent, A., Till, C. &amp; </w:t>
      </w:r>
      <w:proofErr w:type="spellStart"/>
      <w:r w:rsidRPr="007C554B">
        <w:rPr>
          <w:rFonts w:ascii="Times New Roman" w:hAnsi="Times New Roman" w:cs="Times New Roman"/>
        </w:rPr>
        <w:t>Abers</w:t>
      </w:r>
      <w:proofErr w:type="spellEnd"/>
      <w:r w:rsidRPr="007C554B">
        <w:rPr>
          <w:rFonts w:ascii="Times New Roman" w:hAnsi="Times New Roman" w:cs="Times New Roman"/>
        </w:rPr>
        <w:t xml:space="preserve">, G. (2023b). Geophysical and Geochemical Constraints on Magma Storage Depths along the Cascade Arc: Knowns and Unknowns. </w:t>
      </w:r>
      <w:proofErr w:type="spellStart"/>
      <w:r w:rsidRPr="007C554B">
        <w:rPr>
          <w:rFonts w:ascii="Times New Roman" w:hAnsi="Times New Roman" w:cs="Times New Roman"/>
        </w:rPr>
        <w:t>EarthArXiv</w:t>
      </w:r>
      <w:proofErr w:type="spellEnd"/>
      <w:r w:rsidRPr="007C554B">
        <w:rPr>
          <w:rFonts w:ascii="Times New Roman" w:hAnsi="Times New Roman" w:cs="Times New Roman"/>
        </w:rPr>
        <w:t>.</w:t>
      </w:r>
    </w:p>
    <w:p w14:paraId="3E91DF37" w14:textId="77777777" w:rsidR="007C554B" w:rsidRPr="007C554B" w:rsidRDefault="007C554B" w:rsidP="007C554B">
      <w:pPr>
        <w:pStyle w:val="Bibliography"/>
        <w:rPr>
          <w:rFonts w:ascii="Times New Roman" w:hAnsi="Times New Roman" w:cs="Times New Roman"/>
        </w:rPr>
      </w:pPr>
      <w:r w:rsidRPr="007C554B">
        <w:rPr>
          <w:rFonts w:ascii="Times New Roman" w:hAnsi="Times New Roman" w:cs="Times New Roman"/>
        </w:rPr>
        <w:t xml:space="preserve">Yoshimura, S. (2023). Carbon dioxide and water in the crust. Part 1: Equation of state for the fluid. </w:t>
      </w:r>
      <w:r w:rsidRPr="007C554B">
        <w:rPr>
          <w:rFonts w:ascii="Times New Roman" w:hAnsi="Times New Roman" w:cs="Times New Roman"/>
          <w:i/>
          <w:iCs/>
        </w:rPr>
        <w:t>Journal of Mineralogical and Petrological Sciences</w:t>
      </w:r>
      <w:r w:rsidRPr="007C554B">
        <w:rPr>
          <w:rFonts w:ascii="Times New Roman" w:hAnsi="Times New Roman" w:cs="Times New Roman"/>
        </w:rPr>
        <w:t xml:space="preserve"> </w:t>
      </w:r>
      <w:r w:rsidRPr="007C554B">
        <w:rPr>
          <w:rFonts w:ascii="Times New Roman" w:hAnsi="Times New Roman" w:cs="Times New Roman"/>
          <w:b/>
          <w:bCs/>
        </w:rPr>
        <w:t>118</w:t>
      </w:r>
      <w:r w:rsidRPr="007C554B">
        <w:rPr>
          <w:rFonts w:ascii="Times New Roman" w:hAnsi="Times New Roman" w:cs="Times New Roman"/>
        </w:rPr>
        <w:t>, 221224a.</w:t>
      </w:r>
    </w:p>
    <w:p w14:paraId="7D2D1E90" w14:textId="77777777" w:rsidR="007C554B" w:rsidRPr="007C554B" w:rsidRDefault="007C554B" w:rsidP="007C554B">
      <w:pPr>
        <w:pStyle w:val="Bibliography"/>
        <w:rPr>
          <w:rFonts w:ascii="Times New Roman" w:hAnsi="Times New Roman" w:cs="Times New Roman"/>
        </w:rPr>
      </w:pPr>
      <w:proofErr w:type="spellStart"/>
      <w:r w:rsidRPr="007C554B">
        <w:rPr>
          <w:rFonts w:ascii="Times New Roman" w:hAnsi="Times New Roman" w:cs="Times New Roman"/>
        </w:rPr>
        <w:t>Zanon</w:t>
      </w:r>
      <w:proofErr w:type="spellEnd"/>
      <w:r w:rsidRPr="007C554B">
        <w:rPr>
          <w:rFonts w:ascii="Times New Roman" w:hAnsi="Times New Roman" w:cs="Times New Roman"/>
        </w:rPr>
        <w:t xml:space="preserve">, V., </w:t>
      </w:r>
      <w:proofErr w:type="spellStart"/>
      <w:r w:rsidRPr="007C554B">
        <w:rPr>
          <w:rFonts w:ascii="Times New Roman" w:hAnsi="Times New Roman" w:cs="Times New Roman"/>
        </w:rPr>
        <w:t>D’Auria</w:t>
      </w:r>
      <w:proofErr w:type="spellEnd"/>
      <w:r w:rsidRPr="007C554B">
        <w:rPr>
          <w:rFonts w:ascii="Times New Roman" w:hAnsi="Times New Roman" w:cs="Times New Roman"/>
        </w:rPr>
        <w:t xml:space="preserve">, L., </w:t>
      </w:r>
      <w:proofErr w:type="spellStart"/>
      <w:r w:rsidRPr="007C554B">
        <w:rPr>
          <w:rFonts w:ascii="Times New Roman" w:hAnsi="Times New Roman" w:cs="Times New Roman"/>
        </w:rPr>
        <w:t>Schiavi</w:t>
      </w:r>
      <w:proofErr w:type="spellEnd"/>
      <w:r w:rsidRPr="007C554B">
        <w:rPr>
          <w:rFonts w:ascii="Times New Roman" w:hAnsi="Times New Roman" w:cs="Times New Roman"/>
        </w:rPr>
        <w:t xml:space="preserve">, F., </w:t>
      </w:r>
      <w:proofErr w:type="spellStart"/>
      <w:r w:rsidRPr="007C554B">
        <w:rPr>
          <w:rFonts w:ascii="Times New Roman" w:hAnsi="Times New Roman" w:cs="Times New Roman"/>
        </w:rPr>
        <w:t>Cyrzan</w:t>
      </w:r>
      <w:proofErr w:type="spellEnd"/>
      <w:r w:rsidRPr="007C554B">
        <w:rPr>
          <w:rFonts w:ascii="Times New Roman" w:hAnsi="Times New Roman" w:cs="Times New Roman"/>
        </w:rPr>
        <w:t xml:space="preserve">, K. &amp; Pankhurst, M. J. (2024). Toward a near real-time magma ascent monitoring by combined fluid inclusion barometry and ongoing </w:t>
      </w:r>
      <w:r w:rsidRPr="007C554B">
        <w:rPr>
          <w:rFonts w:ascii="Times New Roman" w:hAnsi="Times New Roman" w:cs="Times New Roman"/>
        </w:rPr>
        <w:lastRenderedPageBreak/>
        <w:t xml:space="preserve">seismicity. </w:t>
      </w:r>
      <w:r w:rsidRPr="007C554B">
        <w:rPr>
          <w:rFonts w:ascii="Times New Roman" w:hAnsi="Times New Roman" w:cs="Times New Roman"/>
          <w:i/>
          <w:iCs/>
        </w:rPr>
        <w:t>Science Advances</w:t>
      </w:r>
      <w:r w:rsidRPr="007C554B">
        <w:rPr>
          <w:rFonts w:ascii="Times New Roman" w:hAnsi="Times New Roman" w:cs="Times New Roman"/>
        </w:rPr>
        <w:t xml:space="preserve">. American Association for the Advancement of Science </w:t>
      </w:r>
      <w:r w:rsidRPr="007C554B">
        <w:rPr>
          <w:rFonts w:ascii="Times New Roman" w:hAnsi="Times New Roman" w:cs="Times New Roman"/>
          <w:b/>
          <w:bCs/>
        </w:rPr>
        <w:t>10</w:t>
      </w:r>
      <w:r w:rsidRPr="007C554B">
        <w:rPr>
          <w:rFonts w:ascii="Times New Roman" w:hAnsi="Times New Roman" w:cs="Times New Roman"/>
        </w:rPr>
        <w:t>, eadi4300.</w:t>
      </w:r>
    </w:p>
    <w:p w14:paraId="6C4FF3F4" w14:textId="290AF59E" w:rsidR="006F21F2" w:rsidRPr="00E92B49" w:rsidRDefault="00496D84" w:rsidP="00E92B49">
      <w:pPr>
        <w:pStyle w:val="Bibliography"/>
        <w:spacing w:after="0" w:line="480" w:lineRule="auto"/>
        <w:ind w:left="0" w:firstLine="0"/>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0E9F2E" w14:textId="77777777" w:rsidR="00B44321" w:rsidRDefault="00B44321" w:rsidP="00994067">
      <w:pPr>
        <w:spacing w:after="0"/>
      </w:pPr>
      <w:r>
        <w:separator/>
      </w:r>
    </w:p>
  </w:endnote>
  <w:endnote w:type="continuationSeparator" w:id="0">
    <w:p w14:paraId="402FA022" w14:textId="77777777" w:rsidR="00B44321" w:rsidRDefault="00B44321" w:rsidP="00994067">
      <w:pPr>
        <w:spacing w:after="0"/>
      </w:pPr>
      <w:r>
        <w:continuationSeparator/>
      </w:r>
    </w:p>
  </w:endnote>
  <w:endnote w:type="continuationNotice" w:id="1">
    <w:p w14:paraId="095D0FBA" w14:textId="77777777" w:rsidR="00B44321" w:rsidRDefault="00B44321"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87843" w14:textId="77777777" w:rsidR="00B44321" w:rsidRDefault="00B44321" w:rsidP="00994067">
      <w:pPr>
        <w:spacing w:after="0"/>
      </w:pPr>
      <w:r>
        <w:separator/>
      </w:r>
    </w:p>
  </w:footnote>
  <w:footnote w:type="continuationSeparator" w:id="0">
    <w:p w14:paraId="20649CF8" w14:textId="77777777" w:rsidR="00B44321" w:rsidRDefault="00B44321" w:rsidP="00994067">
      <w:pPr>
        <w:spacing w:after="0"/>
      </w:pPr>
      <w:r>
        <w:continuationSeparator/>
      </w:r>
    </w:p>
  </w:footnote>
  <w:footnote w:type="continuationNotice" w:id="1">
    <w:p w14:paraId="00F88C85" w14:textId="77777777" w:rsidR="00B44321" w:rsidRDefault="00B44321"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A4E"/>
    <w:rsid w:val="000C3A9F"/>
    <w:rsid w:val="000C6941"/>
    <w:rsid w:val="000C7861"/>
    <w:rsid w:val="000D0714"/>
    <w:rsid w:val="000D275B"/>
    <w:rsid w:val="000D38B3"/>
    <w:rsid w:val="000D3A0B"/>
    <w:rsid w:val="000D445D"/>
    <w:rsid w:val="000D5164"/>
    <w:rsid w:val="000F2257"/>
    <w:rsid w:val="000F5073"/>
    <w:rsid w:val="001002AA"/>
    <w:rsid w:val="001013FD"/>
    <w:rsid w:val="001016CA"/>
    <w:rsid w:val="001020C6"/>
    <w:rsid w:val="00106CE2"/>
    <w:rsid w:val="00111883"/>
    <w:rsid w:val="0011358D"/>
    <w:rsid w:val="001157FC"/>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766FB"/>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73FA"/>
    <w:rsid w:val="00521385"/>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6499"/>
    <w:rsid w:val="005A7065"/>
    <w:rsid w:val="005A78D5"/>
    <w:rsid w:val="005B3CDF"/>
    <w:rsid w:val="005B6BC3"/>
    <w:rsid w:val="005C2714"/>
    <w:rsid w:val="005C2E7F"/>
    <w:rsid w:val="005C3374"/>
    <w:rsid w:val="005C36C5"/>
    <w:rsid w:val="005C6221"/>
    <w:rsid w:val="005C7789"/>
    <w:rsid w:val="005D60B7"/>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51D7"/>
    <w:rsid w:val="00641228"/>
    <w:rsid w:val="006414EC"/>
    <w:rsid w:val="00647B41"/>
    <w:rsid w:val="006507A8"/>
    <w:rsid w:val="00652AB8"/>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A6B5A"/>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147ED"/>
    <w:rsid w:val="00B23122"/>
    <w:rsid w:val="00B26620"/>
    <w:rsid w:val="00B306D9"/>
    <w:rsid w:val="00B36FFC"/>
    <w:rsid w:val="00B4015F"/>
    <w:rsid w:val="00B40641"/>
    <w:rsid w:val="00B417B3"/>
    <w:rsid w:val="00B44321"/>
    <w:rsid w:val="00B510BD"/>
    <w:rsid w:val="00B51C85"/>
    <w:rsid w:val="00B523D0"/>
    <w:rsid w:val="00B55169"/>
    <w:rsid w:val="00B55302"/>
    <w:rsid w:val="00B5719D"/>
    <w:rsid w:val="00B60F9C"/>
    <w:rsid w:val="00B61F07"/>
    <w:rsid w:val="00B637F0"/>
    <w:rsid w:val="00B67F2B"/>
    <w:rsid w:val="00B705BC"/>
    <w:rsid w:val="00B75342"/>
    <w:rsid w:val="00B75C42"/>
    <w:rsid w:val="00B77B9A"/>
    <w:rsid w:val="00B77F6E"/>
    <w:rsid w:val="00B81747"/>
    <w:rsid w:val="00B90F91"/>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752A"/>
    <w:rsid w:val="00D24DCF"/>
    <w:rsid w:val="00D27422"/>
    <w:rsid w:val="00D27845"/>
    <w:rsid w:val="00D32207"/>
    <w:rsid w:val="00D40CE0"/>
    <w:rsid w:val="00D424AE"/>
    <w:rsid w:val="00D45163"/>
    <w:rsid w:val="00D45645"/>
    <w:rsid w:val="00D45E10"/>
    <w:rsid w:val="00D60E28"/>
    <w:rsid w:val="00D621E5"/>
    <w:rsid w:val="00D62B14"/>
    <w:rsid w:val="00D73E6C"/>
    <w:rsid w:val="00D829DE"/>
    <w:rsid w:val="00D82AF0"/>
    <w:rsid w:val="00D8740B"/>
    <w:rsid w:val="00D91247"/>
    <w:rsid w:val="00DA3D1A"/>
    <w:rsid w:val="00DA43C3"/>
    <w:rsid w:val="00DA6848"/>
    <w:rsid w:val="00DB4E53"/>
    <w:rsid w:val="00DB5B51"/>
    <w:rsid w:val="00DC070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20E57"/>
    <w:rsid w:val="00E26FB3"/>
    <w:rsid w:val="00E27685"/>
    <w:rsid w:val="00E32451"/>
    <w:rsid w:val="00E33985"/>
    <w:rsid w:val="00E50437"/>
    <w:rsid w:val="00E50780"/>
    <w:rsid w:val="00E50F59"/>
    <w:rsid w:val="00E51DA0"/>
    <w:rsid w:val="00E52B52"/>
    <w:rsid w:val="00E558AA"/>
    <w:rsid w:val="00E55B2C"/>
    <w:rsid w:val="00E56B89"/>
    <w:rsid w:val="00E6133D"/>
    <w:rsid w:val="00E66EFE"/>
    <w:rsid w:val="00E771AB"/>
    <w:rsid w:val="00E81ADE"/>
    <w:rsid w:val="00E87181"/>
    <w:rsid w:val="00E92B49"/>
    <w:rsid w:val="00E9324F"/>
    <w:rsid w:val="00E93F88"/>
    <w:rsid w:val="00E95B58"/>
    <w:rsid w:val="00E95F7F"/>
    <w:rsid w:val="00EA6185"/>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80</TotalTime>
  <Pages>25</Pages>
  <Words>39117</Words>
  <Characters>222971</Characters>
  <Application>Microsoft Office Word</Application>
  <DocSecurity>0</DocSecurity>
  <Lines>1858</Lines>
  <Paragraphs>52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6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8</cp:revision>
  <cp:lastPrinted>2016-02-01T07:21:00Z</cp:lastPrinted>
  <dcterms:created xsi:type="dcterms:W3CDTF">2024-07-24T17:59:00Z</dcterms:created>
  <dcterms:modified xsi:type="dcterms:W3CDTF">2024-07-26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RNO6Sw0"/&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